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63B51" w14:textId="096B7548" w:rsidR="00CF143A" w:rsidRPr="00592715" w:rsidRDefault="007C2974" w:rsidP="00CF143A">
      <w:pPr>
        <w:pStyle w:val="Title1"/>
        <w:rPr>
          <w:bCs/>
          <w:lang w:val="en-US"/>
        </w:rPr>
      </w:pPr>
      <w:r w:rsidRPr="00592715">
        <w:rPr>
          <w:bCs/>
          <w:lang w:val="en-US"/>
        </w:rPr>
        <w:t xml:space="preserve">Photocatalytic </w:t>
      </w:r>
      <w:r w:rsidR="006E18E7" w:rsidRPr="00592715">
        <w:rPr>
          <w:bCs/>
          <w:lang w:val="en-US"/>
        </w:rPr>
        <w:t>Re</w:t>
      </w:r>
      <w:r w:rsidR="0066519D" w:rsidRPr="00592715">
        <w:rPr>
          <w:bCs/>
          <w:lang w:val="en-US"/>
        </w:rPr>
        <w:t xml:space="preserve">moval of </w:t>
      </w:r>
      <w:r w:rsidR="006E18E7" w:rsidRPr="00592715">
        <w:rPr>
          <w:bCs/>
          <w:lang w:val="en-US"/>
        </w:rPr>
        <w:t xml:space="preserve">the Greenhouse Gas Nitrous Oxide </w:t>
      </w:r>
      <w:r w:rsidR="0066519D" w:rsidRPr="00592715">
        <w:rPr>
          <w:bCs/>
          <w:lang w:val="en-US"/>
        </w:rPr>
        <w:t>by</w:t>
      </w:r>
      <w:r w:rsidR="006E18E7" w:rsidRPr="00592715">
        <w:rPr>
          <w:bCs/>
          <w:lang w:val="en-US"/>
        </w:rPr>
        <w:t xml:space="preserve"> Liposomal Microreactors</w:t>
      </w:r>
      <w:r w:rsidR="00D90A44" w:rsidRPr="00592715">
        <w:rPr>
          <w:bCs/>
          <w:lang w:val="en-US"/>
        </w:rPr>
        <w:t>.</w:t>
      </w:r>
    </w:p>
    <w:p w14:paraId="5A80F08D" w14:textId="113EEC92" w:rsidR="00CF143A" w:rsidRPr="00592715" w:rsidRDefault="00D90A44" w:rsidP="00D90A44">
      <w:pPr>
        <w:pStyle w:val="Authors"/>
        <w:rPr>
          <w:color w:val="FF0000"/>
          <w:lang w:val="en-US"/>
        </w:rPr>
      </w:pPr>
      <w:r w:rsidRPr="00592715">
        <w:rPr>
          <w:lang w:val="en-US"/>
        </w:rPr>
        <w:t xml:space="preserve">Samuel E. H. </w:t>
      </w:r>
      <w:proofErr w:type="gramStart"/>
      <w:r w:rsidRPr="00592715">
        <w:rPr>
          <w:lang w:val="en-US"/>
        </w:rPr>
        <w:t>Piper,</w:t>
      </w:r>
      <w:r w:rsidRPr="00592715">
        <w:rPr>
          <w:vertAlign w:val="superscript"/>
          <w:lang w:val="en-US"/>
        </w:rPr>
        <w:t>[</w:t>
      </w:r>
      <w:proofErr w:type="gramEnd"/>
      <w:r w:rsidRPr="00592715">
        <w:rPr>
          <w:vertAlign w:val="superscript"/>
          <w:lang w:val="en-US"/>
        </w:rPr>
        <w:t>a]</w:t>
      </w:r>
      <w:r w:rsidRPr="00592715">
        <w:rPr>
          <w:lang w:val="en-US"/>
        </w:rPr>
        <w:t xml:space="preserve"> Carla Casadevall,</w:t>
      </w:r>
      <w:r w:rsidRPr="00592715">
        <w:rPr>
          <w:vertAlign w:val="superscript"/>
          <w:lang w:val="en-US"/>
        </w:rPr>
        <w:t>[b]</w:t>
      </w:r>
      <w:r w:rsidRPr="00592715">
        <w:rPr>
          <w:lang w:val="en-US"/>
        </w:rPr>
        <w:t xml:space="preserve"> Erwin Reisner,</w:t>
      </w:r>
      <w:r w:rsidRPr="00592715">
        <w:rPr>
          <w:vertAlign w:val="superscript"/>
          <w:lang w:val="en-US"/>
        </w:rPr>
        <w:t>[b]</w:t>
      </w:r>
      <w:r w:rsidRPr="00592715">
        <w:rPr>
          <w:lang w:val="en-US"/>
        </w:rPr>
        <w:t xml:space="preserve"> Thomas A. Clarke,</w:t>
      </w:r>
      <w:r w:rsidRPr="00592715">
        <w:rPr>
          <w:vertAlign w:val="superscript"/>
          <w:lang w:val="en-US"/>
        </w:rPr>
        <w:t>[c]</w:t>
      </w:r>
      <w:r w:rsidRPr="00592715">
        <w:rPr>
          <w:lang w:val="en-US"/>
        </w:rPr>
        <w:t xml:space="preserve"> Lars J. C. Jeuken,</w:t>
      </w:r>
      <w:r w:rsidRPr="00592715">
        <w:rPr>
          <w:vertAlign w:val="superscript"/>
          <w:lang w:val="en-US"/>
        </w:rPr>
        <w:t>[d]</w:t>
      </w:r>
      <w:r w:rsidRPr="00592715">
        <w:rPr>
          <w:lang w:val="en-US"/>
        </w:rPr>
        <w:t xml:space="preserve"> Andrew J. Gates</w:t>
      </w:r>
      <w:r w:rsidR="00CF143A" w:rsidRPr="00592715">
        <w:rPr>
          <w:lang w:val="en-US"/>
        </w:rPr>
        <w:t>,</w:t>
      </w:r>
      <w:r w:rsidR="00CF143A" w:rsidRPr="00592715">
        <w:rPr>
          <w:vertAlign w:val="superscript"/>
          <w:lang w:val="en-US"/>
        </w:rPr>
        <w:t>[</w:t>
      </w:r>
      <w:r w:rsidRPr="00592715">
        <w:rPr>
          <w:vertAlign w:val="superscript"/>
          <w:lang w:val="en-US"/>
        </w:rPr>
        <w:t>c</w:t>
      </w:r>
      <w:r w:rsidR="00CF143A" w:rsidRPr="00592715">
        <w:rPr>
          <w:vertAlign w:val="superscript"/>
          <w:lang w:val="en-US"/>
        </w:rPr>
        <w:t>]</w:t>
      </w:r>
      <w:r w:rsidR="00CF143A" w:rsidRPr="00592715">
        <w:rPr>
          <w:lang w:val="en-US"/>
        </w:rPr>
        <w:t xml:space="preserve"> and </w:t>
      </w:r>
      <w:r w:rsidRPr="00592715">
        <w:rPr>
          <w:lang w:val="en-US"/>
        </w:rPr>
        <w:t>Julea N. Butt</w:t>
      </w:r>
      <w:r w:rsidR="00CF143A" w:rsidRPr="00592715">
        <w:rPr>
          <w:lang w:val="en-US"/>
        </w:rPr>
        <w:t>*</w:t>
      </w:r>
      <w:r w:rsidR="00CF143A" w:rsidRPr="00592715">
        <w:rPr>
          <w:vertAlign w:val="superscript"/>
          <w:lang w:val="en-US"/>
        </w:rPr>
        <w:t>[</w:t>
      </w:r>
      <w:proofErr w:type="spellStart"/>
      <w:r w:rsidR="00CF143A" w:rsidRPr="00592715">
        <w:rPr>
          <w:vertAlign w:val="superscript"/>
          <w:lang w:val="en-US"/>
        </w:rPr>
        <w:t>a</w:t>
      </w:r>
      <w:r w:rsidRPr="00592715">
        <w:rPr>
          <w:vertAlign w:val="superscript"/>
          <w:lang w:val="en-US"/>
        </w:rPr>
        <w:t>,c</w:t>
      </w:r>
      <w:proofErr w:type="spellEnd"/>
      <w:r w:rsidR="00CF143A" w:rsidRPr="00592715">
        <w:rPr>
          <w:vertAlign w:val="superscript"/>
          <w:lang w:val="en-US"/>
        </w:rPr>
        <w:t>]</w:t>
      </w:r>
      <w:r w:rsidR="005E7379" w:rsidRPr="00592715">
        <w:rPr>
          <w:lang w:val="en-US"/>
        </w:rPr>
        <w:t xml:space="preserve"> </w:t>
      </w:r>
    </w:p>
    <w:p w14:paraId="1BE939BB" w14:textId="14AF5AE0" w:rsidR="00D90A44" w:rsidRPr="00592715" w:rsidRDefault="00CF143A" w:rsidP="00CF143A">
      <w:pPr>
        <w:pStyle w:val="Adress"/>
        <w:pBdr>
          <w:top w:val="single" w:sz="4" w:space="1" w:color="000000"/>
        </w:pBdr>
        <w:rPr>
          <w:lang w:val="en-US"/>
        </w:rPr>
      </w:pPr>
      <w:r w:rsidRPr="00592715">
        <w:rPr>
          <w:lang w:val="en-US"/>
        </w:rPr>
        <w:t>[a]</w:t>
      </w:r>
      <w:r w:rsidRPr="00592715">
        <w:rPr>
          <w:lang w:val="en-US"/>
        </w:rPr>
        <w:tab/>
      </w:r>
      <w:r w:rsidR="00D90A44" w:rsidRPr="00592715">
        <w:rPr>
          <w:lang w:val="en-US"/>
        </w:rPr>
        <w:t>Dr S. Piper, Prof J. Butt</w:t>
      </w:r>
      <w:r w:rsidRPr="00592715">
        <w:rPr>
          <w:lang w:val="en-US"/>
        </w:rPr>
        <w:br/>
      </w:r>
      <w:r w:rsidR="00D90A44" w:rsidRPr="00592715">
        <w:rPr>
          <w:lang w:val="en-US"/>
        </w:rPr>
        <w:t xml:space="preserve">School of Chemistry, </w:t>
      </w:r>
      <w:r w:rsidRPr="00592715">
        <w:rPr>
          <w:lang w:val="en-US"/>
        </w:rPr>
        <w:br/>
      </w:r>
      <w:r w:rsidR="00D90A44" w:rsidRPr="00592715">
        <w:rPr>
          <w:lang w:val="en-US"/>
        </w:rPr>
        <w:t>University of East Anglia,</w:t>
      </w:r>
      <w:r w:rsidRPr="00592715">
        <w:rPr>
          <w:lang w:val="en-US"/>
        </w:rPr>
        <w:br/>
      </w:r>
      <w:r w:rsidR="00D90A44" w:rsidRPr="00592715">
        <w:rPr>
          <w:lang w:val="en-US"/>
        </w:rPr>
        <w:t>Norwich Research Park,</w:t>
      </w:r>
    </w:p>
    <w:p w14:paraId="1F9944B1" w14:textId="2C57757C" w:rsidR="00CF143A" w:rsidRPr="00592715" w:rsidRDefault="00D90A44" w:rsidP="00CF143A">
      <w:pPr>
        <w:pStyle w:val="Adress"/>
        <w:pBdr>
          <w:top w:val="single" w:sz="4" w:space="1" w:color="000000"/>
        </w:pBdr>
        <w:rPr>
          <w:lang w:val="en-US"/>
        </w:rPr>
      </w:pPr>
      <w:r w:rsidRPr="00592715">
        <w:rPr>
          <w:lang w:val="en-US"/>
        </w:rPr>
        <w:tab/>
        <w:t>Norwich NR</w:t>
      </w:r>
      <w:r w:rsidR="007A318C" w:rsidRPr="00592715">
        <w:rPr>
          <w:lang w:val="en-US"/>
        </w:rPr>
        <w:t xml:space="preserve">4 7TJ </w:t>
      </w:r>
      <w:r w:rsidRPr="00592715">
        <w:rPr>
          <w:lang w:val="en-US"/>
        </w:rPr>
        <w:t>(UK)</w:t>
      </w:r>
      <w:r w:rsidR="00CF143A" w:rsidRPr="00592715">
        <w:rPr>
          <w:lang w:val="en-US"/>
        </w:rPr>
        <w:br/>
        <w:t xml:space="preserve">E-mail: </w:t>
      </w:r>
      <w:hyperlink r:id="rId9" w:history="1">
        <w:r w:rsidRPr="00592715">
          <w:rPr>
            <w:rStyle w:val="Hyperlink"/>
            <w:lang w:val="en-US"/>
          </w:rPr>
          <w:t>j.butt@uea.ac.uk</w:t>
        </w:r>
      </w:hyperlink>
    </w:p>
    <w:p w14:paraId="1DEC9415" w14:textId="77777777" w:rsidR="00D90A44" w:rsidRPr="00592715" w:rsidRDefault="00D90A44" w:rsidP="00D90A44">
      <w:pPr>
        <w:pStyle w:val="Adress"/>
        <w:pBdr>
          <w:top w:val="single" w:sz="4" w:space="1" w:color="000000"/>
        </w:pBdr>
        <w:rPr>
          <w:lang w:val="en-US"/>
        </w:rPr>
      </w:pPr>
      <w:r w:rsidRPr="00592715">
        <w:rPr>
          <w:lang w:val="en-US"/>
        </w:rPr>
        <w:t>[b]</w:t>
      </w:r>
      <w:r w:rsidRPr="00592715">
        <w:rPr>
          <w:lang w:val="en-US"/>
        </w:rPr>
        <w:tab/>
        <w:t>Dr C. Casadevall, Prof E. Reisner</w:t>
      </w:r>
      <w:r w:rsidRPr="00592715">
        <w:rPr>
          <w:lang w:val="en-US"/>
        </w:rPr>
        <w:br/>
      </w:r>
      <w:r w:rsidRPr="00592715">
        <w:rPr>
          <w:szCs w:val="24"/>
          <w:lang w:val="en-US"/>
        </w:rPr>
        <w:t xml:space="preserve">Yusuf </w:t>
      </w:r>
      <w:proofErr w:type="spellStart"/>
      <w:r w:rsidRPr="00592715">
        <w:rPr>
          <w:szCs w:val="24"/>
          <w:lang w:val="en-US"/>
        </w:rPr>
        <w:t>Hamied</w:t>
      </w:r>
      <w:proofErr w:type="spellEnd"/>
      <w:r w:rsidRPr="00592715">
        <w:rPr>
          <w:szCs w:val="24"/>
          <w:lang w:val="en-US"/>
        </w:rPr>
        <w:t xml:space="preserve"> Department of Chemistry</w:t>
      </w:r>
      <w:r w:rsidRPr="00592715">
        <w:rPr>
          <w:lang w:val="en-US"/>
        </w:rPr>
        <w:t xml:space="preserve">, </w:t>
      </w:r>
      <w:r w:rsidRPr="00592715">
        <w:rPr>
          <w:lang w:val="en-US"/>
        </w:rPr>
        <w:br/>
        <w:t>University of Cambridge,</w:t>
      </w:r>
    </w:p>
    <w:p w14:paraId="6C55CC65" w14:textId="0D6F2586" w:rsidR="00D90A44" w:rsidRPr="00592715" w:rsidRDefault="00D90A44" w:rsidP="00D90A44">
      <w:pPr>
        <w:pStyle w:val="Adress"/>
        <w:pBdr>
          <w:top w:val="single" w:sz="4" w:space="1" w:color="000000"/>
        </w:pBdr>
        <w:rPr>
          <w:lang w:val="en-US"/>
        </w:rPr>
      </w:pPr>
      <w:r w:rsidRPr="00592715">
        <w:rPr>
          <w:lang w:val="en-US"/>
        </w:rPr>
        <w:tab/>
        <w:t>Lensfield Road,</w:t>
      </w:r>
    </w:p>
    <w:p w14:paraId="7B2BDB12" w14:textId="1668FCA6" w:rsidR="00D90A44" w:rsidRPr="00592715" w:rsidRDefault="00D90A44" w:rsidP="00D90A44">
      <w:pPr>
        <w:pStyle w:val="Adress"/>
        <w:pBdr>
          <w:top w:val="single" w:sz="4" w:space="1" w:color="000000"/>
        </w:pBdr>
        <w:rPr>
          <w:lang w:val="en-US"/>
        </w:rPr>
      </w:pPr>
      <w:r w:rsidRPr="00592715">
        <w:rPr>
          <w:lang w:val="en-US"/>
        </w:rPr>
        <w:tab/>
        <w:t>Cambridge CB2 1EW (UK)</w:t>
      </w:r>
    </w:p>
    <w:p w14:paraId="147664E3" w14:textId="7BFF455E" w:rsidR="00D90A44" w:rsidRPr="00592715" w:rsidRDefault="00CF143A" w:rsidP="00CF143A">
      <w:pPr>
        <w:pStyle w:val="Adress"/>
        <w:rPr>
          <w:lang w:val="en-US"/>
        </w:rPr>
      </w:pPr>
      <w:r w:rsidRPr="00592715">
        <w:rPr>
          <w:lang w:val="en-US"/>
        </w:rPr>
        <w:t>[</w:t>
      </w:r>
      <w:r w:rsidR="00D90A44" w:rsidRPr="00592715">
        <w:rPr>
          <w:lang w:val="en-US"/>
        </w:rPr>
        <w:t>c</w:t>
      </w:r>
      <w:r w:rsidRPr="00592715">
        <w:rPr>
          <w:lang w:val="en-US"/>
        </w:rPr>
        <w:t>]</w:t>
      </w:r>
      <w:r w:rsidRPr="00592715">
        <w:rPr>
          <w:lang w:val="en-US"/>
        </w:rPr>
        <w:tab/>
      </w:r>
      <w:r w:rsidR="00D90A44" w:rsidRPr="00592715">
        <w:rPr>
          <w:lang w:val="en-US"/>
        </w:rPr>
        <w:t>Prof. T. Clarke, Dr A. Gates, Prof. J. Butt</w:t>
      </w:r>
      <w:r w:rsidRPr="00592715">
        <w:rPr>
          <w:lang w:val="en-US"/>
        </w:rPr>
        <w:br/>
      </w:r>
      <w:r w:rsidR="00D90A44" w:rsidRPr="00592715">
        <w:rPr>
          <w:lang w:val="en-US"/>
        </w:rPr>
        <w:t xml:space="preserve">School of Biological Sciences, </w:t>
      </w:r>
      <w:r w:rsidR="00D90A44" w:rsidRPr="00592715">
        <w:rPr>
          <w:lang w:val="en-US"/>
        </w:rPr>
        <w:br/>
        <w:t>University of East Anglia,</w:t>
      </w:r>
    </w:p>
    <w:p w14:paraId="3C77FC88" w14:textId="50C5AECB" w:rsidR="00D90A44" w:rsidRPr="00592715" w:rsidRDefault="00D90A44" w:rsidP="00D90A44">
      <w:pPr>
        <w:pStyle w:val="Adress"/>
        <w:ind w:firstLine="0"/>
        <w:rPr>
          <w:lang w:val="en-US"/>
        </w:rPr>
      </w:pPr>
      <w:r w:rsidRPr="00592715">
        <w:rPr>
          <w:lang w:val="en-US"/>
        </w:rPr>
        <w:t>Norwich Research Park,</w:t>
      </w:r>
      <w:r w:rsidRPr="00592715">
        <w:rPr>
          <w:lang w:val="en-US"/>
        </w:rPr>
        <w:br/>
        <w:t>Norwich NR</w:t>
      </w:r>
      <w:r w:rsidR="007A318C" w:rsidRPr="00592715">
        <w:rPr>
          <w:lang w:val="en-US"/>
        </w:rPr>
        <w:t>4</w:t>
      </w:r>
      <w:r w:rsidRPr="00592715">
        <w:rPr>
          <w:lang w:val="en-US"/>
        </w:rPr>
        <w:t xml:space="preserve"> </w:t>
      </w:r>
      <w:r w:rsidR="007A318C" w:rsidRPr="00592715">
        <w:rPr>
          <w:lang w:val="en-US"/>
        </w:rPr>
        <w:t>7TJ</w:t>
      </w:r>
      <w:r w:rsidRPr="00592715">
        <w:rPr>
          <w:lang w:val="en-US"/>
        </w:rPr>
        <w:t xml:space="preserve"> (UK) </w:t>
      </w:r>
    </w:p>
    <w:p w14:paraId="579CC261" w14:textId="7016E322" w:rsidR="00D90A44" w:rsidRPr="00592715" w:rsidRDefault="00D90A44" w:rsidP="00D90A44">
      <w:pPr>
        <w:pStyle w:val="Adress"/>
        <w:rPr>
          <w:lang w:val="en-US"/>
        </w:rPr>
      </w:pPr>
      <w:r w:rsidRPr="00592715">
        <w:rPr>
          <w:lang w:val="en-US"/>
        </w:rPr>
        <w:t>[d]</w:t>
      </w:r>
      <w:r w:rsidRPr="00592715">
        <w:rPr>
          <w:lang w:val="en-US"/>
        </w:rPr>
        <w:tab/>
        <w:t>Prof. L. Jeuken</w:t>
      </w:r>
      <w:r w:rsidRPr="00592715">
        <w:rPr>
          <w:lang w:val="en-US"/>
        </w:rPr>
        <w:br/>
        <w:t xml:space="preserve">Leiden Institute of Chemistry, </w:t>
      </w:r>
      <w:r w:rsidRPr="00592715">
        <w:rPr>
          <w:lang w:val="en-US"/>
        </w:rPr>
        <w:br/>
        <w:t>Leiden University</w:t>
      </w:r>
      <w:r w:rsidR="00DC3AAE" w:rsidRPr="00592715">
        <w:rPr>
          <w:lang w:val="en-US"/>
        </w:rPr>
        <w:t>,</w:t>
      </w:r>
    </w:p>
    <w:p w14:paraId="3EEAC340" w14:textId="56EA283F" w:rsidR="007A318C" w:rsidRPr="00592715" w:rsidRDefault="007A318C" w:rsidP="00D90A44">
      <w:pPr>
        <w:pStyle w:val="Adress"/>
        <w:rPr>
          <w:lang w:val="en-US"/>
        </w:rPr>
      </w:pPr>
      <w:r w:rsidRPr="00592715">
        <w:rPr>
          <w:lang w:val="en-US"/>
        </w:rPr>
        <w:tab/>
        <w:t>PO Box 9502</w:t>
      </w:r>
      <w:r w:rsidR="00DC3AAE" w:rsidRPr="00592715">
        <w:rPr>
          <w:lang w:val="en-US"/>
        </w:rPr>
        <w:t>,</w:t>
      </w:r>
    </w:p>
    <w:p w14:paraId="33D9DD9A" w14:textId="2E987437" w:rsidR="00D90A44" w:rsidRPr="00592715" w:rsidRDefault="00D90A44" w:rsidP="00D90A44">
      <w:pPr>
        <w:pStyle w:val="Adress"/>
        <w:ind w:firstLine="0"/>
        <w:rPr>
          <w:lang w:val="en-US"/>
        </w:rPr>
      </w:pPr>
      <w:r w:rsidRPr="00592715">
        <w:rPr>
          <w:lang w:val="en-US"/>
        </w:rPr>
        <w:t xml:space="preserve">2300 RA Leiden (NL) </w:t>
      </w:r>
    </w:p>
    <w:p w14:paraId="7CE3A30A" w14:textId="3C628A4E" w:rsidR="00CF143A" w:rsidRPr="00592715" w:rsidRDefault="00CF143A" w:rsidP="00CF143A">
      <w:pPr>
        <w:pStyle w:val="Footnote"/>
        <w:spacing w:after="360"/>
        <w:rPr>
          <w:color w:val="FF0000"/>
          <w:lang w:val="en-US"/>
        </w:rPr>
      </w:pPr>
      <w:r w:rsidRPr="00592715">
        <w:rPr>
          <w:lang w:val="en-US"/>
        </w:rPr>
        <w:tab/>
        <w:t>Supporting information for this article is given via a link at the end of the document.</w:t>
      </w:r>
    </w:p>
    <w:p w14:paraId="43F2B842" w14:textId="77777777" w:rsidR="00CF143A" w:rsidRPr="00592715" w:rsidRDefault="00CF143A" w:rsidP="00CF143A">
      <w:pPr>
        <w:rPr>
          <w:lang w:val="en-US"/>
        </w:rPr>
      </w:pPr>
    </w:p>
    <w:p w14:paraId="51939F1B" w14:textId="77777777" w:rsidR="006D4F77" w:rsidRPr="00592715" w:rsidRDefault="006D4F77" w:rsidP="006D4F77">
      <w:pPr>
        <w:pStyle w:val="Dedication"/>
        <w:rPr>
          <w:lang w:val="en-US"/>
        </w:rPr>
        <w:sectPr w:rsidR="006D4F77" w:rsidRPr="00592715" w:rsidSect="0095126A">
          <w:headerReference w:type="default" r:id="rId10"/>
          <w:footerReference w:type="default" r:id="rId11"/>
          <w:pgSz w:w="11906" w:h="16838" w:code="9"/>
          <w:pgMar w:top="1134" w:right="936" w:bottom="1134" w:left="936" w:header="1021" w:footer="0" w:gutter="0"/>
          <w:cols w:space="425"/>
          <w:docGrid w:linePitch="360"/>
        </w:sectPr>
      </w:pPr>
    </w:p>
    <w:p w14:paraId="274BB490" w14:textId="08C0A57B" w:rsidR="00CF143A" w:rsidRPr="00592715" w:rsidRDefault="00CF143A" w:rsidP="00CF143A">
      <w:pPr>
        <w:pStyle w:val="Abstract"/>
        <w:rPr>
          <w:lang w:val="en-US"/>
        </w:rPr>
      </w:pPr>
      <w:r w:rsidRPr="00592715">
        <w:rPr>
          <w:b/>
          <w:lang w:val="en-US"/>
        </w:rPr>
        <w:t>Abstract:</w:t>
      </w:r>
      <w:r w:rsidRPr="00592715">
        <w:rPr>
          <w:lang w:val="en-US"/>
        </w:rPr>
        <w:t xml:space="preserve"> </w:t>
      </w:r>
      <w:r w:rsidR="00904E0D" w:rsidRPr="00592715">
        <w:rPr>
          <w:lang w:val="en-US"/>
        </w:rPr>
        <w:t>Nitrous oxide (N</w:t>
      </w:r>
      <w:r w:rsidR="00904E0D" w:rsidRPr="00592715">
        <w:rPr>
          <w:vertAlign w:val="subscript"/>
          <w:lang w:val="en-US"/>
        </w:rPr>
        <w:t>2</w:t>
      </w:r>
      <w:r w:rsidR="00904E0D" w:rsidRPr="00592715">
        <w:rPr>
          <w:lang w:val="en-US"/>
        </w:rPr>
        <w:t>O) is a potent greenhouse and ozone-reactive gas for which emissions are growing rapidly due to increasingly intensive agriculture. Synthetic catalyst</w:t>
      </w:r>
      <w:r w:rsidR="006F3322" w:rsidRPr="00592715">
        <w:rPr>
          <w:lang w:val="en-US"/>
        </w:rPr>
        <w:t>s</w:t>
      </w:r>
      <w:r w:rsidR="00904E0D" w:rsidRPr="00592715">
        <w:rPr>
          <w:lang w:val="en-US"/>
        </w:rPr>
        <w:t xml:space="preserve"> for N</w:t>
      </w:r>
      <w:r w:rsidR="00904E0D" w:rsidRPr="00592715">
        <w:rPr>
          <w:vertAlign w:val="subscript"/>
          <w:lang w:val="en-US"/>
        </w:rPr>
        <w:t>2</w:t>
      </w:r>
      <w:r w:rsidR="00904E0D" w:rsidRPr="00592715">
        <w:rPr>
          <w:lang w:val="en-US"/>
        </w:rPr>
        <w:t>O decomposition typically contain precious metals and/or operate at elevated temperatures</w:t>
      </w:r>
      <w:r w:rsidR="006F3322" w:rsidRPr="00592715">
        <w:rPr>
          <w:lang w:val="en-US"/>
        </w:rPr>
        <w:t xml:space="preserve"> driving a desire for more sustainable alternatives</w:t>
      </w:r>
      <w:r w:rsidR="00904E0D" w:rsidRPr="00592715">
        <w:rPr>
          <w:lang w:val="en-US"/>
        </w:rPr>
        <w:t xml:space="preserve">. </w:t>
      </w:r>
      <w:r w:rsidR="00757B80" w:rsidRPr="00592715">
        <w:rPr>
          <w:lang w:val="en-US"/>
        </w:rPr>
        <w:t>Here we demonstrate</w:t>
      </w:r>
      <w:r w:rsidR="00E42018" w:rsidRPr="00592715">
        <w:rPr>
          <w:lang w:val="en-US"/>
        </w:rPr>
        <w:t xml:space="preserve"> self-assembly of</w:t>
      </w:r>
      <w:r w:rsidR="00757B80" w:rsidRPr="00592715">
        <w:rPr>
          <w:lang w:val="en-US"/>
        </w:rPr>
        <w:t xml:space="preserve"> liposomal microreactors enabling catalytic reduction of </w:t>
      </w:r>
      <w:r w:rsidR="00C04B2B" w:rsidRPr="00592715">
        <w:rPr>
          <w:lang w:val="en-US"/>
        </w:rPr>
        <w:t>N</w:t>
      </w:r>
      <w:r w:rsidR="00C04B2B" w:rsidRPr="00592715">
        <w:rPr>
          <w:vertAlign w:val="subscript"/>
          <w:lang w:val="en-US"/>
        </w:rPr>
        <w:t>2</w:t>
      </w:r>
      <w:r w:rsidR="00C04B2B" w:rsidRPr="00592715">
        <w:rPr>
          <w:lang w:val="en-US"/>
        </w:rPr>
        <w:t>O</w:t>
      </w:r>
      <w:r w:rsidR="00757B80" w:rsidRPr="00592715">
        <w:rPr>
          <w:lang w:val="en-US"/>
        </w:rPr>
        <w:t xml:space="preserve"> to the climate neutral product N</w:t>
      </w:r>
      <w:r w:rsidR="00757B80" w:rsidRPr="00592715">
        <w:rPr>
          <w:vertAlign w:val="subscript"/>
          <w:lang w:val="en-US"/>
        </w:rPr>
        <w:t>2</w:t>
      </w:r>
      <w:r w:rsidR="00757B80" w:rsidRPr="00592715">
        <w:rPr>
          <w:lang w:val="en-US"/>
        </w:rPr>
        <w:t xml:space="preserve">. </w:t>
      </w:r>
      <w:r w:rsidR="0075170C" w:rsidRPr="00592715">
        <w:rPr>
          <w:lang w:val="en-US"/>
        </w:rPr>
        <w:t>Photoexcitation of graphitic N-doped carbon dots deliver</w:t>
      </w:r>
      <w:r w:rsidR="00D43F5B" w:rsidRPr="00592715">
        <w:rPr>
          <w:lang w:val="en-US"/>
        </w:rPr>
        <w:t>s</w:t>
      </w:r>
      <w:r w:rsidR="0075170C" w:rsidRPr="00592715">
        <w:rPr>
          <w:lang w:val="en-US"/>
        </w:rPr>
        <w:t xml:space="preserve"> electrons to encapsulated</w:t>
      </w:r>
      <w:r w:rsidR="00757B80" w:rsidRPr="00592715">
        <w:rPr>
          <w:lang w:val="en-US"/>
        </w:rPr>
        <w:t xml:space="preserve"> N</w:t>
      </w:r>
      <w:r w:rsidR="00757B80" w:rsidRPr="00592715">
        <w:rPr>
          <w:vertAlign w:val="subscript"/>
          <w:lang w:val="en-US"/>
        </w:rPr>
        <w:t>2</w:t>
      </w:r>
      <w:r w:rsidR="00757B80" w:rsidRPr="00592715">
        <w:rPr>
          <w:lang w:val="en-US"/>
        </w:rPr>
        <w:t xml:space="preserve">O Reductase enzyme </w:t>
      </w:r>
      <w:r w:rsidR="0075170C" w:rsidRPr="00592715">
        <w:rPr>
          <w:lang w:val="en-US"/>
        </w:rPr>
        <w:t>via</w:t>
      </w:r>
      <w:r w:rsidR="00757B80" w:rsidRPr="00592715">
        <w:rPr>
          <w:lang w:val="en-US"/>
        </w:rPr>
        <w:t xml:space="preserve"> a lipid-soluble bi</w:t>
      </w:r>
      <w:r w:rsidR="00C23E7A" w:rsidRPr="00592715">
        <w:rPr>
          <w:lang w:val="en-US"/>
        </w:rPr>
        <w:t>o</w:t>
      </w:r>
      <w:r w:rsidR="00757B80" w:rsidRPr="00592715">
        <w:rPr>
          <w:lang w:val="en-US"/>
        </w:rPr>
        <w:t xml:space="preserve">molecular wire </w:t>
      </w:r>
      <w:r w:rsidR="00992686" w:rsidRPr="00592715">
        <w:rPr>
          <w:lang w:val="en-US"/>
        </w:rPr>
        <w:t>provided</w:t>
      </w:r>
      <w:r w:rsidR="00757B80" w:rsidRPr="00592715">
        <w:rPr>
          <w:lang w:val="en-US"/>
        </w:rPr>
        <w:t xml:space="preserve"> by the MtrCAB protein complex. Within the microreactor, electron transfer from MtrCAB to N</w:t>
      </w:r>
      <w:r w:rsidR="00757B80" w:rsidRPr="00592715">
        <w:rPr>
          <w:vertAlign w:val="subscript"/>
          <w:lang w:val="en-US"/>
        </w:rPr>
        <w:t>2</w:t>
      </w:r>
      <w:r w:rsidR="00757B80" w:rsidRPr="00592715">
        <w:rPr>
          <w:lang w:val="en-US"/>
        </w:rPr>
        <w:t xml:space="preserve">O Reductase is facilitated by </w:t>
      </w:r>
      <w:r w:rsidR="003456FD" w:rsidRPr="00592715">
        <w:rPr>
          <w:lang w:val="en-US"/>
        </w:rPr>
        <w:t xml:space="preserve">the </w:t>
      </w:r>
      <w:r w:rsidR="00992686" w:rsidRPr="00592715">
        <w:rPr>
          <w:lang w:val="en-US"/>
        </w:rPr>
        <w:t>general</w:t>
      </w:r>
      <w:r w:rsidR="00757B80" w:rsidRPr="00592715">
        <w:rPr>
          <w:lang w:val="en-US"/>
        </w:rPr>
        <w:t xml:space="preserve"> </w:t>
      </w:r>
      <w:r w:rsidR="003456FD" w:rsidRPr="00592715">
        <w:rPr>
          <w:lang w:val="en-US"/>
        </w:rPr>
        <w:t>redox mediator methyl viologen</w:t>
      </w:r>
      <w:r w:rsidR="00757B80" w:rsidRPr="00592715">
        <w:rPr>
          <w:lang w:val="en-US"/>
        </w:rPr>
        <w:t>.</w:t>
      </w:r>
      <w:r w:rsidR="00F14983" w:rsidRPr="00592715">
        <w:rPr>
          <w:lang w:val="en-US"/>
        </w:rPr>
        <w:t xml:space="preserve"> The liposomal microreactors use only earth-abundant elements to catalyze N</w:t>
      </w:r>
      <w:r w:rsidR="00F14983" w:rsidRPr="00592715">
        <w:rPr>
          <w:vertAlign w:val="subscript"/>
          <w:lang w:val="en-US"/>
        </w:rPr>
        <w:t>2</w:t>
      </w:r>
      <w:r w:rsidR="00F14983" w:rsidRPr="00592715">
        <w:rPr>
          <w:lang w:val="en-US"/>
        </w:rPr>
        <w:t>O removal in ambient, aqueous conditions.</w:t>
      </w:r>
    </w:p>
    <w:p w14:paraId="1E5AC56B" w14:textId="77777777" w:rsidR="00AD78DA" w:rsidRPr="00592715" w:rsidRDefault="00AD78DA" w:rsidP="00C00B45">
      <w:pPr>
        <w:pStyle w:val="H1"/>
        <w:rPr>
          <w:lang w:val="en-US"/>
        </w:rPr>
      </w:pPr>
      <w:r w:rsidRPr="00592715">
        <w:rPr>
          <w:lang w:val="en-US"/>
        </w:rPr>
        <w:t>Introduction</w:t>
      </w:r>
    </w:p>
    <w:p w14:paraId="7FB880C4" w14:textId="0F159E09" w:rsidR="00757B80" w:rsidRPr="00592715" w:rsidRDefault="00757B80" w:rsidP="00757B80">
      <w:pPr>
        <w:pStyle w:val="P1"/>
      </w:pPr>
      <w:r w:rsidRPr="00592715">
        <w:t>Artificial microreactors</w:t>
      </w:r>
      <w:r w:rsidRPr="00592715">
        <w:fldChar w:fldCharType="begin">
          <w:fldData xml:space="preserve">PEVuZE5vdGU+PENpdGU+PEF1dGhvcj5TaW5hbWJlbGE8L0F1dGhvcj48WWVhcj4yMDIxPC9ZZWFy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</w:fldData>
        </w:fldChar>
      </w:r>
      <w:r w:rsidR="001F651B" w:rsidRPr="00592715">
        <w:instrText xml:space="preserve"> ADDIN EN.CITE </w:instrText>
      </w:r>
      <w:r w:rsidR="001F651B" w:rsidRPr="00592715">
        <w:fldChar w:fldCharType="begin">
          <w:fldData xml:space="preserve">PEVuZE5vdGU+PENpdGU+PEF1dGhvcj5TaW5hbWJlbGE8L0F1dGhvcj48WWVhcj4yMDIxPC9ZZWFy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1]</w:t>
      </w:r>
      <w:r w:rsidRPr="00592715">
        <w:fldChar w:fldCharType="end"/>
      </w:r>
      <w:r w:rsidRPr="00592715">
        <w:t xml:space="preserve"> are attractive </w:t>
      </w:r>
      <w:r w:rsidR="00F14983" w:rsidRPr="00592715">
        <w:t>for</w:t>
      </w:r>
      <w:r w:rsidRPr="00592715">
        <w:t xml:space="preserve"> potential applications across biotechnology and medicine, provid</w:t>
      </w:r>
      <w:r w:rsidR="00F14983" w:rsidRPr="00592715">
        <w:t>ing</w:t>
      </w:r>
      <w:r w:rsidRPr="00592715">
        <w:t xml:space="preserve"> a route to greater understanding of biological compartmentalization, and support</w:t>
      </w:r>
      <w:r w:rsidR="00F14983" w:rsidRPr="00592715">
        <w:t>ing</w:t>
      </w:r>
      <w:r w:rsidRPr="00592715">
        <w:t xml:space="preserve"> bottom-up synthetic biology by providing a chassis for artificial cells. At their most basic, microreactors are composed of an interior </w:t>
      </w:r>
      <w:r w:rsidR="00973F7D" w:rsidRPr="00592715">
        <w:t xml:space="preserve">compartment </w:t>
      </w:r>
      <w:r w:rsidRPr="00592715">
        <w:t xml:space="preserve">where reactions occur and a semi-permeable shell through which reactants and products can pass. </w:t>
      </w:r>
      <w:r w:rsidR="00C04B2B" w:rsidRPr="00592715">
        <w:t xml:space="preserve">As a </w:t>
      </w:r>
      <w:proofErr w:type="gramStart"/>
      <w:r w:rsidR="00C04B2B" w:rsidRPr="00592715">
        <w:t>c</w:t>
      </w:r>
      <w:r w:rsidRPr="00592715">
        <w:t>onsequen</w:t>
      </w:r>
      <w:r w:rsidR="00C04B2B" w:rsidRPr="00592715">
        <w:t>ce</w:t>
      </w:r>
      <w:proofErr w:type="gramEnd"/>
      <w:r w:rsidRPr="00592715">
        <w:t xml:space="preserve"> much inspiration for the design of microreactors is provided by the cells and organelles of biology. The latter are defined by lipid bilayer membranes equipped with molecules to couple processes occurring in the aqueous solutions on opposite sides of those membranes. Prominent examples</w:t>
      </w:r>
      <w:r w:rsidRPr="00592715">
        <w:fldChar w:fldCharType="begin"/>
      </w:r>
      <w:r w:rsidR="001F651B" w:rsidRPr="00592715">
        <w:instrText xml:space="preserve"> ADDIN EN.CITE &lt;EndNote&gt;&lt;Cite&gt;&lt;Author&gt;Hosseinzadeh&lt;/Author&gt;&lt;Year&gt;2016&lt;/Year&gt;&lt;RecNum&gt;25&lt;/RecNum&gt;&lt;DisplayText&gt;&lt;style face="superscript"&gt;[2]&lt;/style&gt;&lt;/DisplayText&gt;&lt;record&gt;&lt;rec-number&gt;25&lt;/rec-number&gt;&lt;foreign-keys&gt;&lt;key app="EN" db-id="apx09s99bpvz96e92eqvvaz0zveezrzszdt9" timestamp="1647777275"&gt;25&lt;/key&gt;&lt;/foreign-keys&gt;&lt;ref-type name="Journal Article"&gt;17&lt;/ref-type&gt;&lt;contributors&gt;&lt;authors&gt;&lt;author&gt;Hosseinzadeh, P.&lt;/author&gt;&lt;author&gt;Lu, Y.&lt;/author&gt;&lt;/authors&gt;&lt;/contributors&gt;&lt;auth-address&gt;Univ Illinois, Dept Chem, 600 S Mathews St, Urbana, IL 61801 USA&amp;#xD;Univ Illinois, Dept Biochem, 600 S Mathews St, Urbana, IL 61801 USA&lt;/auth-address&gt;&lt;titles&gt;&lt;title&gt;Design and fine-tuning redox potentials of metalloproteins involved in electron transfer in bioenergetics&lt;/title&gt;&lt;secondary-title&gt;Biochimica Et Biophysica Acta-Bioenergetics&lt;/secondary-title&gt;&lt;alt-title&gt;Bba-Bioenergetics&amp;#xD;Bba-Bioenergetics&lt;/alt-title&gt;&lt;/titles&gt;&lt;periodical&gt;&lt;full-title&gt;Biochimica Et Biophysica Acta-Bioenergetics&lt;/full-title&gt;&lt;abbr-1&gt;Biochim. Biophys. Acta Bionerg.&lt;/abbr-1&gt;&lt;/periodical&gt;&lt;pages&gt;557-581&lt;/pages&gt;&lt;volume&gt;1857&lt;/volume&gt;&lt;number&gt;5&lt;/number&gt;&lt;keywords&gt;&lt;keyword&gt;cupredoxin&lt;/keyword&gt;&lt;keyword&gt;cytochromes&lt;/keyword&gt;&lt;keyword&gt;iron-sulfur proteins&lt;/keyword&gt;&lt;keyword&gt;metalloenzymes&lt;/keyword&gt;&lt;keyword&gt;secondary coordination sphere&lt;/keyword&gt;&lt;keyword&gt;non-covalent interactions&lt;/keyword&gt;&lt;keyword&gt;site-directed mutagenesis&lt;/keyword&gt;&lt;keyword&gt;iron-sulfur protein&lt;/keyword&gt;&lt;keyword&gt;cytochrome-c peroxidase&lt;/keyword&gt;&lt;keyword&gt;vinelandii ferredoxin-i&lt;/keyword&gt;&lt;keyword&gt;peptococcus-aerogenes ferredoxin&lt;/keyword&gt;&lt;keyword&gt;pseudomonas-aeruginosa azurin&lt;/keyword&gt;&lt;keyword&gt;blue copper proteins&lt;/keyword&gt;&lt;keyword&gt;de-novo proteins&lt;/keyword&gt;&lt;keyword&gt;reduction potentials&lt;/keyword&gt;&lt;keyword&gt;active-site&lt;/keyword&gt;&lt;/keywords&gt;&lt;dates&gt;&lt;year&gt;2016&lt;/year&gt;&lt;pub-dates&gt;&lt;date&gt;May&lt;/date&gt;&lt;/pub-dates&gt;&lt;/dates&gt;&lt;isbn&gt;0005-2728&lt;/isbn&gt;&lt;accession-num&gt;WOS:000375824800010&lt;/accession-num&gt;&lt;urls&gt;&lt;related-urls&gt;&lt;url&gt;&amp;lt;Go to ISI&amp;gt;://WOS:000375824800010&lt;/url&gt;&lt;/related-urls&gt;&lt;/urls&gt;&lt;language&gt;English&lt;/language&gt;&lt;/record&gt;&lt;/Cite&gt;&lt;/EndNote&gt;</w:instrText>
      </w:r>
      <w:r w:rsidRPr="00592715">
        <w:fldChar w:fldCharType="separate"/>
      </w:r>
      <w:r w:rsidR="001F651B" w:rsidRPr="00592715">
        <w:rPr>
          <w:vertAlign w:val="superscript"/>
        </w:rPr>
        <w:t>[2]</w:t>
      </w:r>
      <w:r w:rsidRPr="00592715">
        <w:fldChar w:fldCharType="end"/>
      </w:r>
      <w:r w:rsidRPr="00592715">
        <w:t xml:space="preserve"> are found in photosynthesis and respiration where spatially </w:t>
      </w:r>
      <w:r w:rsidRPr="00592715">
        <w:t xml:space="preserve">separated redox reactions are coupled by trans-membrane electron transfer to drive the endergonic cellular syntheses of ATP (adenosine triphosphate) and NADH (dihydro nicotinamide adenine dinucleotide). </w:t>
      </w:r>
    </w:p>
    <w:p w14:paraId="6430D703" w14:textId="51C5D4FC" w:rsidR="00757B80" w:rsidRPr="002A5BD9" w:rsidRDefault="00757B80" w:rsidP="00757B80">
      <w:pPr>
        <w:pStyle w:val="P1"/>
      </w:pPr>
      <w:r w:rsidRPr="00592715">
        <w:t xml:space="preserve">Synthetic </w:t>
      </w:r>
      <w:r w:rsidR="00C04B2B" w:rsidRPr="00592715">
        <w:t xml:space="preserve">lipid </w:t>
      </w:r>
      <w:r w:rsidRPr="00592715">
        <w:t>bilayer membranes are attractive microreactor scaffolds that form spontaneously from amphipathic lipids by supramolecular self-assembly in aqueous solution. The thickness of the hydrophobic core is approximately 35 Å</w:t>
      </w:r>
      <w:r w:rsidR="00C04B2B" w:rsidRPr="00592715">
        <w:t>,</w:t>
      </w:r>
      <w:r w:rsidRPr="00592715">
        <w:t xml:space="preserve"> too wide for direct electron transfer at reasonable rates</w:t>
      </w:r>
      <w:r w:rsidR="00C04B2B" w:rsidRPr="00592715">
        <w:t>,</w:t>
      </w:r>
      <w:r w:rsidRPr="00592715">
        <w:fldChar w:fldCharType="begin"/>
      </w:r>
      <w:r w:rsidR="001F651B" w:rsidRPr="00592715">
        <w:instrText xml:space="preserve"> ADDIN EN.CITE &lt;EndNote&gt;&lt;Cite&gt;&lt;Author&gt;Lee&lt;/Author&gt;&lt;Year&gt;1983&lt;/Year&gt;&lt;RecNum&gt;29&lt;/RecNum&gt;&lt;DisplayText&gt;&lt;style face="superscript"&gt;[3]&lt;/style&gt;&lt;/DisplayText&gt;&lt;record&gt;&lt;rec-number&gt;29&lt;/rec-number&gt;&lt;foreign-keys&gt;&lt;key app="EN" db-id="apx09s99bpvz96e92eqvvaz0zveezrzszdt9" timestamp="1649497300"&gt;29&lt;/key&gt;&lt;/foreign-keys&gt;&lt;ref-type name="Journal Article"&gt;17&lt;/ref-type&gt;&lt;contributors&gt;&lt;authors&gt;&lt;author&gt;Lee, L. Y. C.&lt;/author&gt;&lt;author&gt;Hurst, J. K.&lt;/author&gt;&lt;author&gt;Politi, M.&lt;/author&gt;&lt;author&gt;Kurihara, K.&lt;/author&gt;&lt;author&gt;Fendler, J. H.&lt;/author&gt;&lt;/authors&gt;&lt;/contributors&gt;&lt;auth-address&gt;Oregon Grad Ctr,Dept Chem &amp;amp; Biochem Sci,Beaverton,or 97006&amp;#xD;Clarkson Coll Technol,Dept Chem,Potsdam,Ny 13676&lt;/auth-address&gt;&lt;titles&gt;&lt;title&gt;Photoinduced Diffusion of Methyl Viologen across Anionic Surfactant Vesicle Bilayer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370-373&lt;/pages&gt;&lt;volume&gt;105&lt;/volume&gt;&lt;number&gt;3&lt;/number&gt;&lt;dates&gt;&lt;year&gt;1983&lt;/year&gt;&lt;/dates&gt;&lt;isbn&gt;0002-7863&lt;/isbn&gt;&lt;accession-num&gt;WOS:A1983QB33800013&lt;/accession-num&gt;&lt;urls&gt;&lt;related-urls&gt;&lt;url&gt;&amp;lt;Go to ISI&amp;gt;://WOS:A1983QB33800013&lt;/url&gt;&lt;/related-urls&gt;&lt;/urls&gt;&lt;language&gt;English&lt;/language&gt;&lt;/record&gt;&lt;/Cite&gt;&lt;/EndNote&gt;</w:instrText>
      </w:r>
      <w:r w:rsidRPr="00592715">
        <w:fldChar w:fldCharType="separate"/>
      </w:r>
      <w:r w:rsidR="001F651B" w:rsidRPr="00592715">
        <w:rPr>
          <w:vertAlign w:val="superscript"/>
        </w:rPr>
        <w:t>[3]</w:t>
      </w:r>
      <w:r w:rsidRPr="00592715">
        <w:fldChar w:fldCharType="end"/>
      </w:r>
      <w:r w:rsidRPr="00592715">
        <w:t xml:space="preserve"> and two approaches have been recognized to facilitate controlled electron transfer across such synthetic bilayers.</w:t>
      </w:r>
      <w:r w:rsidRPr="00592715">
        <w:fldChar w:fldCharType="begin">
          <w:fldData xml:space="preserve">PEVuZE5vdGU+PENpdGU+PEF1dGhvcj5TaGNodWtpbjwvQXV0aG9yPjxZZWFyPjIwMDY8L1llYXI+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</w:fldData>
        </w:fldChar>
      </w:r>
      <w:r w:rsidR="003A6171" w:rsidRPr="00592715">
        <w:instrText xml:space="preserve"> ADDIN EN.CITE </w:instrText>
      </w:r>
      <w:r w:rsidR="003A6171" w:rsidRPr="00592715">
        <w:fldChar w:fldCharType="begin">
          <w:fldData xml:space="preserve">PEVuZE5vdGU+PENpdGU+PEF1dGhvcj5TaGNodWtpbjwvQXV0aG9yPjxZZWFyPjIwMDY8L1llYXI+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</w:fldData>
        </w:fldChar>
      </w:r>
      <w:r w:rsidR="003A6171" w:rsidRPr="00592715">
        <w:instrText xml:space="preserve"> ADDIN EN.CITE.DATA </w:instrText>
      </w:r>
      <w:r w:rsidR="003A6171" w:rsidRPr="00592715">
        <w:fldChar w:fldCharType="end"/>
      </w:r>
      <w:r w:rsidRPr="00592715">
        <w:fldChar w:fldCharType="separate"/>
      </w:r>
      <w:r w:rsidR="001F651B" w:rsidRPr="00592715">
        <w:rPr>
          <w:vertAlign w:val="superscript"/>
        </w:rPr>
        <w:t>[4]</w:t>
      </w:r>
      <w:r w:rsidRPr="00592715">
        <w:fldChar w:fldCharType="end"/>
      </w:r>
      <w:r w:rsidRPr="00592715">
        <w:t xml:space="preserve"> In one approach freely diffusing redox-active charge carriers such as methyl viologen (MV) permeate the bilayer. In its oxidized, doubly charged state (MV</w:t>
      </w:r>
      <w:r w:rsidRPr="00592715">
        <w:rPr>
          <w:vertAlign w:val="superscript"/>
        </w:rPr>
        <w:t>2+</w:t>
      </w:r>
      <w:r w:rsidRPr="00592715">
        <w:t xml:space="preserve">) this bipyridilium compound is colorless, highly water soluble and membrane </w:t>
      </w:r>
      <w:r w:rsidRPr="002A5BD9">
        <w:t>impermeant.</w:t>
      </w:r>
      <w:r w:rsidRPr="002A5BD9">
        <w:fldChar w:fldCharType="begin">
          <w:fldData xml:space="preserve">PEVuZE5vdGU+PENpdGU+PEF1dGhvcj5Kb25lczwvQXV0aG9yPjxZZWFyPjE5NzY8L1llYXI+PFJl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</w:fldData>
        </w:fldChar>
      </w:r>
      <w:r w:rsidR="001F651B" w:rsidRPr="002A5BD9">
        <w:instrText xml:space="preserve"> ADDIN EN.CITE </w:instrText>
      </w:r>
      <w:r w:rsidR="001F651B" w:rsidRPr="002A5BD9">
        <w:fldChar w:fldCharType="begin">
          <w:fldData xml:space="preserve">PEVuZE5vdGU+PENpdGU+PEF1dGhvcj5Kb25lczwvQXV0aG9yPjxZZWFyPjE5NzY8L1llYXI+PFJl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</w:fldData>
        </w:fldChar>
      </w:r>
      <w:r w:rsidR="001F651B" w:rsidRPr="002A5BD9">
        <w:instrText xml:space="preserve"> ADDIN EN.CITE.DATA </w:instrText>
      </w:r>
      <w:r w:rsidR="001F651B" w:rsidRPr="002A5BD9">
        <w:fldChar w:fldCharType="end"/>
      </w:r>
      <w:r w:rsidRPr="002A5BD9">
        <w:fldChar w:fldCharType="separate"/>
      </w:r>
      <w:r w:rsidR="001F651B" w:rsidRPr="002A5BD9">
        <w:rPr>
          <w:vertAlign w:val="superscript"/>
        </w:rPr>
        <w:t>[5]</w:t>
      </w:r>
      <w:r w:rsidRPr="002A5BD9">
        <w:fldChar w:fldCharType="end"/>
      </w:r>
      <w:r w:rsidRPr="002A5BD9">
        <w:t xml:space="preserve"> One-electron reduction (</w:t>
      </w:r>
      <w:proofErr w:type="spellStart"/>
      <w:r w:rsidRPr="002A5BD9">
        <w:rPr>
          <w:i/>
          <w:iCs/>
        </w:rPr>
        <w:t>E</w:t>
      </w:r>
      <w:r w:rsidRPr="002A5BD9">
        <w:rPr>
          <w:vertAlign w:val="subscript"/>
        </w:rPr>
        <w:t>m</w:t>
      </w:r>
      <w:proofErr w:type="spellEnd"/>
      <w:r w:rsidRPr="002A5BD9">
        <w:t xml:space="preserve"> -440 mV, all potentials </w:t>
      </w:r>
      <w:r w:rsidRPr="002A5BD9">
        <w:rPr>
          <w:i/>
          <w:iCs/>
        </w:rPr>
        <w:t>versus</w:t>
      </w:r>
      <w:r w:rsidRPr="002A5BD9">
        <w:t xml:space="preserve"> S</w:t>
      </w:r>
      <w:r w:rsidR="00E70AAE" w:rsidRPr="002A5BD9">
        <w:t xml:space="preserve">tandard </w:t>
      </w:r>
      <w:r w:rsidRPr="002A5BD9">
        <w:t>H</w:t>
      </w:r>
      <w:r w:rsidR="00E70AAE" w:rsidRPr="002A5BD9">
        <w:t xml:space="preserve">ydrogen </w:t>
      </w:r>
      <w:r w:rsidRPr="002A5BD9">
        <w:t>E</w:t>
      </w:r>
      <w:r w:rsidR="00E70AAE" w:rsidRPr="002A5BD9">
        <w:t>lectrode</w:t>
      </w:r>
      <w:r w:rsidRPr="002A5BD9">
        <w:t>) generates a highly colored, stable, and singly charged radical cation (</w:t>
      </w:r>
      <w:bookmarkStart w:id="0" w:name="_Hlk100321114"/>
      <w:r w:rsidRPr="002A5BD9">
        <w:t>MV</w:t>
      </w:r>
      <w:r w:rsidRPr="002A5BD9">
        <w:rPr>
          <w:vertAlign w:val="superscript"/>
        </w:rPr>
        <w:t>●+</w:t>
      </w:r>
      <w:bookmarkEnd w:id="0"/>
      <w:r w:rsidRPr="002A5BD9">
        <w:t>) with delocalized positive charge that is membrane permeable. To deliver trans-membrane electron transfer, reduction of MV</w:t>
      </w:r>
      <w:r w:rsidRPr="002A5BD9">
        <w:rPr>
          <w:vertAlign w:val="superscript"/>
        </w:rPr>
        <w:t>2+</w:t>
      </w:r>
      <w:r w:rsidRPr="002A5BD9">
        <w:t xml:space="preserve"> in an aqueous phase produces MV</w:t>
      </w:r>
      <w:r w:rsidRPr="002A5BD9">
        <w:rPr>
          <w:vertAlign w:val="superscript"/>
        </w:rPr>
        <w:t xml:space="preserve">●+ </w:t>
      </w:r>
      <w:r w:rsidRPr="002A5BD9">
        <w:t xml:space="preserve">which can diffuse across lipid bilayers to be oxidized in a second aqueous compartment. </w:t>
      </w:r>
    </w:p>
    <w:p w14:paraId="40B57903" w14:textId="369447CD" w:rsidR="00757B80" w:rsidRPr="00592715" w:rsidRDefault="00757B80" w:rsidP="00757B80">
      <w:pPr>
        <w:pStyle w:val="P1"/>
      </w:pPr>
      <w:r w:rsidRPr="002A5BD9">
        <w:t>A second route to controlled electron transfer across lipid bilayers employs lipid-soluble electron conduits, sometimes termed electron channels,</w:t>
      </w:r>
      <w:r w:rsidRPr="002A5BD9">
        <w:fldChar w:fldCharType="begin"/>
      </w:r>
      <w:r w:rsidR="001F651B" w:rsidRPr="002A5BD9">
        <w:instrText xml:space="preserve"> ADDIN EN.CITE &lt;EndNote&gt;&lt;Cite&gt;&lt;Author&gt;Tabushi&lt;/Author&gt;&lt;Year&gt;1985&lt;/Year&gt;&lt;RecNum&gt;31&lt;/RecNum&gt;&lt;DisplayText&gt;&lt;style face="superscript"&gt;[4e]&lt;/style&gt;&lt;/DisplayText&gt;&lt;record&gt;&lt;rec-number&gt;31&lt;/rec-number&gt;&lt;foreign-keys&gt;&lt;key app="EN" db-id="apx09s99bpvz96e92eqvvaz0zveezrzszdt9" timestamp="1649500205"&gt;31&lt;/key&gt;&lt;/foreign-keys&gt;&lt;ref-type name="Journal Article"&gt;17&lt;/ref-type&gt;&lt;contributors&gt;&lt;authors&gt;&lt;author&gt;Tabushi, I.&lt;/author&gt;&lt;author&gt;Kugimiya, S.&lt;/author&gt;&lt;/authors&gt;&lt;/contributors&gt;&lt;titles&gt;&lt;title&gt;Phase-Transfer-Aided Fmnh Production Using Artificial Photosynthesis Cells of Bacterial Type - Cell System Optimization by the Concept of Flux Conjugation&lt;/title&gt;&lt;secondary-title&gt;Journal of the American Chemical Society&lt;/secondary-title&gt;&lt;alt-title&gt;J Am Chem Soc&lt;/alt-title&gt;&lt;/titles&gt;&lt;periodical&gt;&lt;full-title&gt;Journal of the American Chemical Society&lt;/full-title&gt;&lt;abbr-1&gt;J. Am. Chem. Soc.&lt;/abbr-1&gt;&lt;/periodical&gt;&lt;pages&gt;1859-1863&lt;/pages&gt;&lt;volume&gt;107&lt;/volume&gt;&lt;number&gt;7&lt;/number&gt;&lt;dates&gt;&lt;year&gt;1985&lt;/year&gt;&lt;/dates&gt;&lt;isbn&gt;0002-7863&lt;/isbn&gt;&lt;accession-num&gt;WOS:A1985AFA6200009&lt;/accession-num&gt;&lt;urls&gt;&lt;related-urls&gt;&lt;url&gt;&amp;lt;Go to ISI&amp;gt;://WOS:A1985AFA6200009&lt;/url&gt;&lt;/related-urls&gt;&lt;/urls&gt;&lt;electronic-resource-num&gt;DOI 10.1021/ja00293a009&lt;/electronic-resource-num&gt;&lt;language&gt;English&lt;/language&gt;&lt;/record&gt;&lt;/Cite&gt;&lt;/EndNote&gt;</w:instrText>
      </w:r>
      <w:r w:rsidRPr="002A5BD9">
        <w:fldChar w:fldCharType="separate"/>
      </w:r>
      <w:r w:rsidR="001F651B" w:rsidRPr="002A5BD9">
        <w:rPr>
          <w:vertAlign w:val="superscript"/>
        </w:rPr>
        <w:t>[4e]</w:t>
      </w:r>
      <w:r w:rsidRPr="002A5BD9">
        <w:fldChar w:fldCharType="end"/>
      </w:r>
      <w:r w:rsidRPr="002A5BD9">
        <w:t xml:space="preserve"> to span the bilayer. These systems typically position redox centers within the core of the hydrophobic membrane. This arrangement facilitates electron hopping between neighboring centers, and so across the bilayer, in several shorter and therefore faster steps. Such conduits may be synthetic single molecules or supramolecular assemblies.</w:t>
      </w:r>
      <w:r w:rsidRPr="002A5BD9">
        <w:fldChar w:fldCharType="begin">
          <w:fldData xml:space="preserve">PEVuZE5vdGU+PENpdGU+PEF1dGhvcj5EYXZpZXM8L0F1dGhvcj48WWVhcj4yMDE3PC9ZZWFyPjxS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</w:fldData>
        </w:fldChar>
      </w:r>
      <w:r w:rsidR="003A6171" w:rsidRPr="002A5BD9">
        <w:instrText xml:space="preserve"> ADDIN EN.CITE </w:instrText>
      </w:r>
      <w:r w:rsidR="003A6171" w:rsidRPr="002A5BD9">
        <w:fldChar w:fldCharType="begin">
          <w:fldData xml:space="preserve">PEVuZE5vdGU+PENpdGU+PEF1dGhvcj5EYXZpZXM8L0F1dGhvcj48WWVhcj4yMDE3PC9ZZWFyPjxS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</w:fldData>
        </w:fldChar>
      </w:r>
      <w:r w:rsidR="003A6171" w:rsidRPr="002A5BD9">
        <w:instrText xml:space="preserve"> ADDIN EN.CITE.DATA </w:instrText>
      </w:r>
      <w:r w:rsidR="003A6171" w:rsidRPr="002A5BD9">
        <w:fldChar w:fldCharType="end"/>
      </w:r>
      <w:r w:rsidRPr="002A5BD9">
        <w:fldChar w:fldCharType="separate"/>
      </w:r>
      <w:r w:rsidR="001F651B" w:rsidRPr="002A5BD9">
        <w:rPr>
          <w:vertAlign w:val="superscript"/>
        </w:rPr>
        <w:t>[4c, 4d, 6]</w:t>
      </w:r>
      <w:r w:rsidRPr="002A5BD9">
        <w:fldChar w:fldCharType="end"/>
      </w:r>
      <w:r w:rsidRPr="002A5BD9">
        <w:t xml:space="preserve"> Alternatively, electron transfer proteins can provide the conduit.</w:t>
      </w:r>
      <w:r w:rsidRPr="002A5BD9">
        <w:fldChar w:fldCharType="begin">
          <w:fldData xml:space="preserve">PEVuZE5vdGU+PENpdGU+PEF1dGhvcj5EYXZpZXM8L0F1dGhvcj48WWVhcj4yMDE3PC9ZZWFyPjxS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</w:fldData>
        </w:fldChar>
      </w:r>
      <w:r w:rsidR="003A6171" w:rsidRPr="002A5BD9">
        <w:instrText xml:space="preserve"> ADDIN EN.CITE </w:instrText>
      </w:r>
      <w:r w:rsidR="003A6171" w:rsidRPr="002A5BD9">
        <w:fldChar w:fldCharType="begin">
          <w:fldData xml:space="preserve">PEVuZE5vdGU+PENpdGU+PEF1dGhvcj5EYXZpZXM8L0F1dGhvcj48WWVhcj4yMDE3PC9ZZWFyPjxS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</w:fldData>
        </w:fldChar>
      </w:r>
      <w:r w:rsidR="003A6171" w:rsidRPr="002A5BD9">
        <w:instrText xml:space="preserve"> ADDIN EN.CITE.DATA </w:instrText>
      </w:r>
      <w:r w:rsidR="003A6171" w:rsidRPr="002A5BD9">
        <w:fldChar w:fldCharType="end"/>
      </w:r>
      <w:r w:rsidRPr="002A5BD9">
        <w:fldChar w:fldCharType="separate"/>
      </w:r>
      <w:r w:rsidR="001F651B" w:rsidRPr="002A5BD9">
        <w:rPr>
          <w:vertAlign w:val="superscript"/>
        </w:rPr>
        <w:t>[4c, 4d]</w:t>
      </w:r>
      <w:r w:rsidRPr="002A5BD9">
        <w:fldChar w:fldCharType="end"/>
      </w:r>
      <w:r w:rsidRPr="002A5BD9">
        <w:t xml:space="preserve"> </w:t>
      </w:r>
      <w:r w:rsidR="00362E33" w:rsidRPr="002A5BD9">
        <w:t>A</w:t>
      </w:r>
      <w:r w:rsidRPr="002A5BD9">
        <w:t>n example is the MtrCAB complex</w:t>
      </w:r>
      <w:r w:rsidRPr="002A5BD9">
        <w:fldChar w:fldCharType="begin">
          <w:fldData xml:space="preserve">PEVuZE5vdGU+PENpdGU+PEF1dGhvcj5XaGl0ZTwvQXV0aG9yPjxZZWFyPjIwMTM8L1llYXI+PFJl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</w:fldData>
        </w:fldChar>
      </w:r>
      <w:r w:rsidR="003A6171" w:rsidRPr="002A5BD9">
        <w:instrText xml:space="preserve"> ADDIN EN.CITE </w:instrText>
      </w:r>
      <w:r w:rsidR="003A6171" w:rsidRPr="002A5BD9">
        <w:fldChar w:fldCharType="begin">
          <w:fldData xml:space="preserve">PEVuZE5vdGU+PENpdGU+PEF1dGhvcj5XaGl0ZTwvQXV0aG9yPjxZZWFyPjIwMTM8L1llYXI+PFJl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</w:fldData>
        </w:fldChar>
      </w:r>
      <w:r w:rsidR="003A6171" w:rsidRPr="002A5BD9">
        <w:instrText xml:space="preserve"> ADDIN EN.CITE.DATA </w:instrText>
      </w:r>
      <w:r w:rsidR="003A6171" w:rsidRPr="002A5BD9">
        <w:fldChar w:fldCharType="end"/>
      </w:r>
      <w:r w:rsidRPr="002A5BD9">
        <w:fldChar w:fldCharType="separate"/>
      </w:r>
      <w:r w:rsidR="001F651B" w:rsidRPr="002A5BD9">
        <w:rPr>
          <w:vertAlign w:val="superscript"/>
        </w:rPr>
        <w:t>[7]</w:t>
      </w:r>
      <w:r w:rsidRPr="002A5BD9">
        <w:fldChar w:fldCharType="end"/>
      </w:r>
      <w:r w:rsidRPr="002A5BD9">
        <w:t xml:space="preserve"> of three proteins which performs bidirectional electron transfer across the outer </w:t>
      </w:r>
      <w:r w:rsidRPr="002A5BD9">
        <w:lastRenderedPageBreak/>
        <w:t xml:space="preserve">membrane of </w:t>
      </w:r>
      <w:r w:rsidRPr="002A5BD9">
        <w:rPr>
          <w:i/>
          <w:iCs/>
        </w:rPr>
        <w:t>Shewanella</w:t>
      </w:r>
      <w:r w:rsidRPr="002A5BD9">
        <w:t xml:space="preserve"> </w:t>
      </w:r>
      <w:r w:rsidR="00E70AAE" w:rsidRPr="002A5BD9">
        <w:t xml:space="preserve">bacteria including </w:t>
      </w:r>
      <w:r w:rsidR="00E70AAE" w:rsidRPr="002A5BD9">
        <w:rPr>
          <w:i/>
          <w:iCs/>
        </w:rPr>
        <w:t>S. oneidensis</w:t>
      </w:r>
      <w:r w:rsidR="00E70AAE" w:rsidRPr="002A5BD9">
        <w:t xml:space="preserve"> MR-1 and </w:t>
      </w:r>
      <w:r w:rsidR="00E70AAE" w:rsidRPr="002A5BD9">
        <w:rPr>
          <w:i/>
          <w:iCs/>
        </w:rPr>
        <w:t>S. baltica</w:t>
      </w:r>
      <w:r w:rsidR="00122F26" w:rsidRPr="002A5BD9">
        <w:rPr>
          <w:i/>
          <w:iCs/>
        </w:rPr>
        <w:t xml:space="preserve"> </w:t>
      </w:r>
      <w:r w:rsidR="00122F26" w:rsidRPr="002A5BD9">
        <w:t>OS185</w:t>
      </w:r>
      <w:r w:rsidRPr="002A5BD9">
        <w:t xml:space="preserve">. MtrCAB (Figure 1A) </w:t>
      </w:r>
      <w:r w:rsidR="00362E33" w:rsidRPr="002A5BD9">
        <w:t xml:space="preserve">contains an electron transfer pathway of 185 </w:t>
      </w:r>
      <w:r w:rsidR="00362E33" w:rsidRPr="002A5BD9">
        <w:rPr>
          <w:rFonts w:cs="Arial"/>
        </w:rPr>
        <w:t>Å</w:t>
      </w:r>
      <w:r w:rsidR="00362E33" w:rsidRPr="002A5BD9">
        <w:t xml:space="preserve"> defined by 20 </w:t>
      </w:r>
      <w:r w:rsidR="00F14983" w:rsidRPr="002A5BD9">
        <w:t>close-packed</w:t>
      </w:r>
      <w:r w:rsidR="006D2B33" w:rsidRPr="002A5BD9">
        <w:t xml:space="preserve">, </w:t>
      </w:r>
      <w:r w:rsidR="00362E33" w:rsidRPr="002A5BD9">
        <w:t>redox-active heme</w:t>
      </w:r>
      <w:r w:rsidR="00F14983" w:rsidRPr="002A5BD9">
        <w:t xml:space="preserve"> cofactors</w:t>
      </w:r>
      <w:r w:rsidR="00362E33" w:rsidRPr="002A5BD9">
        <w:t>.</w:t>
      </w:r>
      <w:r w:rsidRPr="002A5BD9">
        <w:fldChar w:fldCharType="begin"/>
      </w:r>
      <w:r w:rsidR="003A6171" w:rsidRPr="002A5BD9">
        <w:instrText xml:space="preserve"> ADDIN EN.CITE &lt;EndNote&gt;&lt;Cite&gt;&lt;Author&gt;Edwards&lt;/Author&gt;&lt;Year&gt;2020&lt;/Year&gt;&lt;RecNum&gt;1&lt;/RecNum&gt;&lt;DisplayText&gt;&lt;style face="superscript"&gt;[7c]&lt;/style&gt;&lt;/DisplayText&gt;&lt;record&gt;&lt;rec-number&gt;1&lt;/rec-number&gt;&lt;foreign-keys&gt;&lt;key app="EN" db-id="apx09s99bpvz96e92eqvvaz0zveezrzszdt9" timestamp="1647774334"&gt;1&lt;/key&gt;&lt;/foreign-keys&gt;&lt;ref-type name="Journal Article"&gt;17&lt;/ref-type&gt;&lt;contributors&gt;&lt;authors&gt;&lt;author&gt;Edwards, M. J.&lt;/author&gt;&lt;author&gt;White, G. F.&lt;/author&gt;&lt;author&gt;Butt, J. N.&lt;/author&gt;&lt;author&gt;Richardson, D. J.&lt;/author&gt;&lt;author&gt;Clarke, T. A.&lt;/author&gt;&lt;/authors&gt;&lt;/contributors&gt;&lt;auth-address&gt;Univ East Anglia, Sch Biol Sci, Norwich NR4 7TJ, Norfolk, England&amp;#xD;Univ East Anglia, Sch Chem, Norwich NR4 7TJ, Norfolk, England&lt;/auth-address&gt;&lt;titles&gt;&lt;title&gt;The Crystal Structure of a Biological Insulated Transmembrane Molecular Wire&lt;/title&gt;&lt;secondary-title&gt;Cell&lt;/secondary-title&gt;&lt;alt-title&gt;Cell&amp;#xD;Cell&lt;/alt-title&gt;&lt;/titles&gt;&lt;periodical&gt;&lt;full-title&gt;Cell&lt;/full-title&gt;&lt;abbr-1&gt;Cell&lt;/abbr-1&gt;&lt;/periodical&gt;&lt;pages&gt;665-673&lt;/pages&gt;&lt;volume&gt;181&lt;/volume&gt;&lt;number&gt;3&lt;/number&gt;&lt;keywords&gt;&lt;keyword&gt;extracellular electron-transfer&lt;/keyword&gt;&lt;keyword&gt;decaheme cytochrome&lt;/keyword&gt;&lt;keyword&gt;shewanella&lt;/keyword&gt;&lt;keyword&gt;transport&lt;/keyword&gt;&lt;keyword&gt;mtrc&lt;/keyword&gt;&lt;keyword&gt;mechanisms&lt;/keyword&gt;&lt;keyword&gt;alignment&lt;/keyword&gt;&lt;keyword&gt;features&lt;/keyword&gt;&lt;keyword&gt;complex&lt;/keyword&gt;&lt;keyword&gt;limits&lt;/keyword&gt;&lt;/keywords&gt;&lt;dates&gt;&lt;year&gt;2020&lt;/year&gt;&lt;pub-dates&gt;&lt;date&gt;Apr 30&lt;/date&gt;&lt;/pub-dates&gt;&lt;/dates&gt;&lt;isbn&gt;0092-8674&lt;/isbn&gt;&lt;accession-num&gt;WOS:000530708400020&lt;/accession-num&gt;&lt;urls&gt;&lt;related-urls&gt;&lt;url&gt;&amp;lt;Go to ISI&amp;gt;://WOS:000530708400020&lt;/url&gt;&lt;/related-urls&gt;&lt;/urls&gt;&lt;language&gt;English&lt;/language&gt;&lt;/record&gt;&lt;/Cite&gt;&lt;/EndNote&gt;</w:instrText>
      </w:r>
      <w:r w:rsidRPr="002A5BD9">
        <w:fldChar w:fldCharType="separate"/>
      </w:r>
      <w:r w:rsidR="001F651B" w:rsidRPr="002A5BD9">
        <w:rPr>
          <w:vertAlign w:val="superscript"/>
        </w:rPr>
        <w:t>[7c]</w:t>
      </w:r>
      <w:r w:rsidRPr="002A5BD9">
        <w:fldChar w:fldCharType="end"/>
      </w:r>
      <w:r w:rsidRPr="00592715">
        <w:t xml:space="preserve"> </w:t>
      </w:r>
    </w:p>
    <w:p w14:paraId="0CF049A6" w14:textId="0493AB83" w:rsidR="00757B80" w:rsidRPr="00592715" w:rsidRDefault="00757B80" w:rsidP="00757B80">
      <w:pPr>
        <w:pStyle w:val="P1"/>
      </w:pPr>
      <w:r w:rsidRPr="00592715">
        <w:t>When purified and reconstituted into liposome bilayers,</w:t>
      </w:r>
      <w:r w:rsidRPr="00592715">
        <w:fldChar w:fldCharType="begin">
          <w:fldData xml:space="preserve">PEVuZE5vdGU+PENpdGU+PEF1dGhvcj5XaGl0ZTwvQXV0aG9yPjxZZWFyPjIwMTM8L1llYXI+PFJl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</w:fldData>
        </w:fldChar>
      </w:r>
      <w:r w:rsidR="001F651B" w:rsidRPr="00592715">
        <w:instrText xml:space="preserve"> ADDIN EN.CITE </w:instrText>
      </w:r>
      <w:r w:rsidR="001F651B" w:rsidRPr="00592715">
        <w:fldChar w:fldCharType="begin">
          <w:fldData xml:space="preserve">PEVuZE5vdGU+PENpdGU+PEF1dGhvcj5XaGl0ZTwvQXV0aG9yPjxZZWFyPjIwMTM8L1llYXI+PFJl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7a]</w:t>
      </w:r>
      <w:r w:rsidRPr="00592715">
        <w:fldChar w:fldCharType="end"/>
      </w:r>
      <w:r w:rsidRPr="00592715">
        <w:t xml:space="preserve"> MtrCAB </w:t>
      </w:r>
      <w:r w:rsidR="00F14983" w:rsidRPr="00592715">
        <w:t>performs</w:t>
      </w:r>
      <w:r w:rsidRPr="00592715">
        <w:t xml:space="preserve"> fast transmembrane electron transfer in accord with the predicted electron transfer properties of this biomolecular wire.</w:t>
      </w:r>
      <w:r w:rsidRPr="00592715">
        <w:fldChar w:fldCharType="begin">
          <w:fldData xml:space="preserve">PEVuZE5vdGU+PENpdGU+PEF1dGhvcj52YW4gV29uZGVyZW48L0F1dGhvcj48WWVhcj4yMDIxPC9Z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</w:fldData>
        </w:fldChar>
      </w:r>
      <w:r w:rsidR="001F651B" w:rsidRPr="00592715">
        <w:instrText xml:space="preserve"> ADDIN EN.CITE </w:instrText>
      </w:r>
      <w:r w:rsidR="001F651B" w:rsidRPr="00592715">
        <w:fldChar w:fldCharType="begin">
          <w:fldData xml:space="preserve">PEVuZE5vdGU+PENpdGU+PEF1dGhvcj52YW4gV29uZGVyZW48L0F1dGhvcj48WWVhcj4yMDIxPC9Z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8]</w:t>
      </w:r>
      <w:r w:rsidRPr="00592715">
        <w:fldChar w:fldCharType="end"/>
      </w:r>
      <w:r w:rsidRPr="00592715">
        <w:t xml:space="preserve"> Building on those reports we describe </w:t>
      </w:r>
      <w:r w:rsidR="00F14983" w:rsidRPr="00592715">
        <w:t xml:space="preserve">here </w:t>
      </w:r>
      <w:r w:rsidRPr="00592715">
        <w:t>an artificial microreactor</w:t>
      </w:r>
      <w:r w:rsidR="00F14983" w:rsidRPr="00592715">
        <w:t>, illustrated schematically in Figure 1B,</w:t>
      </w:r>
      <w:r w:rsidRPr="00592715">
        <w:t xml:space="preserve"> fitted with the MtrCAB nanowire to conduct electrons from external </w:t>
      </w:r>
      <w:r w:rsidR="00B351C3" w:rsidRPr="00592715">
        <w:t>photoexcited carbon dots</w:t>
      </w:r>
      <w:r w:rsidRPr="00592715">
        <w:t xml:space="preserve"> to an encapsulated redox enzyme</w:t>
      </w:r>
      <w:r w:rsidR="002B1A29" w:rsidRPr="00592715">
        <w:t>.</w:t>
      </w:r>
      <w:r w:rsidRPr="00592715">
        <w:t xml:space="preserve"> Our redox enzyme of choice was Nitrous Oxide (N</w:t>
      </w:r>
      <w:r w:rsidRPr="00592715">
        <w:rPr>
          <w:vertAlign w:val="subscript"/>
        </w:rPr>
        <w:t>2</w:t>
      </w:r>
      <w:r w:rsidRPr="00592715">
        <w:t>O) Reductase.</w:t>
      </w:r>
      <w:r w:rsidRPr="00592715">
        <w:fldChar w:fldCharType="begin">
          <w:fldData xml:space="preserve">PEVuZE5vdGU+PENpdGU+PEF1dGhvcj5QYXVsZXRhPC9BdXRob3I+PFllYXI+MjAxOTwvWWVhcj48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</w:fldData>
        </w:fldChar>
      </w:r>
      <w:r w:rsidR="001F651B" w:rsidRPr="00592715">
        <w:instrText xml:space="preserve"> ADDIN EN.CITE </w:instrText>
      </w:r>
      <w:r w:rsidR="001F651B" w:rsidRPr="00592715">
        <w:fldChar w:fldCharType="begin">
          <w:fldData xml:space="preserve">PEVuZE5vdGU+PENpdGU+PEF1dGhvcj5QYXVsZXRhPC9BdXRob3I+PFllYXI+MjAxOTwvWWVhcj48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9]</w:t>
      </w:r>
      <w:r w:rsidRPr="00592715">
        <w:fldChar w:fldCharType="end"/>
      </w:r>
      <w:r w:rsidRPr="00592715">
        <w:t xml:space="preserve"> This water-soluble enzyme cataly</w:t>
      </w:r>
      <w:r w:rsidR="009D7E38" w:rsidRPr="00592715">
        <w:t>z</w:t>
      </w:r>
      <w:r w:rsidRPr="00592715">
        <w:t>e</w:t>
      </w:r>
      <w:r w:rsidR="002B1A29" w:rsidRPr="00592715">
        <w:t>s</w:t>
      </w:r>
      <w:r w:rsidRPr="00592715">
        <w:t xml:space="preserve"> the reductive decomposition of N</w:t>
      </w:r>
      <w:r w:rsidRPr="00592715">
        <w:rPr>
          <w:vertAlign w:val="subscript"/>
        </w:rPr>
        <w:t>2</w:t>
      </w:r>
      <w:r w:rsidRPr="00592715">
        <w:t xml:space="preserve">O: </w:t>
      </w:r>
    </w:p>
    <w:p w14:paraId="79462BCF" w14:textId="33B463A1" w:rsidR="00757B80" w:rsidRPr="00592715" w:rsidRDefault="00757B80" w:rsidP="00757B80">
      <w:pPr>
        <w:pStyle w:val="P1"/>
        <w:ind w:firstLine="425"/>
      </w:pPr>
      <w:r w:rsidRPr="00592715">
        <w:t>N</w:t>
      </w:r>
      <w:r w:rsidRPr="00592715">
        <w:rPr>
          <w:vertAlign w:val="subscript"/>
        </w:rPr>
        <w:t>2</w:t>
      </w:r>
      <w:r w:rsidRPr="00592715">
        <w:t>O + 2H</w:t>
      </w:r>
      <w:r w:rsidRPr="00592715">
        <w:rPr>
          <w:vertAlign w:val="superscript"/>
        </w:rPr>
        <w:t>+</w:t>
      </w:r>
      <w:r w:rsidRPr="00592715">
        <w:t xml:space="preserve"> + 2</w:t>
      </w:r>
      <w:r w:rsidRPr="00592715">
        <w:rPr>
          <w:i/>
          <w:iCs/>
        </w:rPr>
        <w:t>e</w:t>
      </w:r>
      <w:r w:rsidRPr="00592715">
        <w:rPr>
          <w:vertAlign w:val="superscript"/>
        </w:rPr>
        <w:sym w:font="Symbol" w:char="F02D"/>
      </w:r>
      <w:r w:rsidRPr="00592715">
        <w:t xml:space="preserve"> </w:t>
      </w:r>
      <w:r w:rsidRPr="00592715">
        <w:sym w:font="Symbol" w:char="F0AE"/>
      </w:r>
      <w:r w:rsidRPr="00592715">
        <w:t xml:space="preserve"> N</w:t>
      </w:r>
      <w:r w:rsidRPr="00592715">
        <w:rPr>
          <w:vertAlign w:val="subscript"/>
        </w:rPr>
        <w:t>2</w:t>
      </w:r>
      <w:r w:rsidRPr="00592715">
        <w:t xml:space="preserve"> + H</w:t>
      </w:r>
      <w:r w:rsidRPr="00592715">
        <w:rPr>
          <w:vertAlign w:val="subscript"/>
        </w:rPr>
        <w:t>2</w:t>
      </w:r>
      <w:r w:rsidRPr="00592715">
        <w:t xml:space="preserve">O   </w:t>
      </w:r>
      <w:proofErr w:type="spellStart"/>
      <w:r w:rsidRPr="00592715">
        <w:rPr>
          <w:i/>
          <w:iCs/>
        </w:rPr>
        <w:t>E</w:t>
      </w:r>
      <w:r w:rsidRPr="00592715">
        <w:rPr>
          <w:vertAlign w:val="subscript"/>
        </w:rPr>
        <w:t>m</w:t>
      </w:r>
      <w:proofErr w:type="spellEnd"/>
      <w:r w:rsidRPr="00592715">
        <w:t xml:space="preserve">, +1355 mV, pH 7 </w:t>
      </w:r>
      <w:r w:rsidRPr="00592715">
        <w:fldChar w:fldCharType="begin">
          <w:fldData xml:space="preserve">PEVuZE5vdGU+PENpdGU+PEF1dGhvcj5CZXJrczwvQXV0aG9yPjxZZWFyPjE5OTU8L1llYXI+PFJl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</w:fldData>
        </w:fldChar>
      </w:r>
      <w:r w:rsidR="001F651B" w:rsidRPr="00592715">
        <w:instrText xml:space="preserve"> ADDIN EN.CITE </w:instrText>
      </w:r>
      <w:r w:rsidR="001F651B" w:rsidRPr="00592715">
        <w:fldChar w:fldCharType="begin">
          <w:fldData xml:space="preserve">PEVuZE5vdGU+PENpdGU+PEF1dGhvcj5CZXJrczwvQXV0aG9yPjxZZWFyPjE5OTU8L1llYXI+PFJl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10]</w:t>
      </w:r>
      <w:r w:rsidRPr="00592715">
        <w:fldChar w:fldCharType="end"/>
      </w:r>
      <w:r w:rsidRPr="00592715">
        <w:tab/>
      </w:r>
    </w:p>
    <w:p w14:paraId="0D89E48D" w14:textId="205AE3E0" w:rsidR="00CB1263" w:rsidRPr="00592715" w:rsidRDefault="00757B80" w:rsidP="00D80821">
      <w:pPr>
        <w:pStyle w:val="P1"/>
      </w:pPr>
      <w:r w:rsidRPr="00592715">
        <w:t>thereby converting the third most potent anthropogenic greenhouse gas</w:t>
      </w:r>
      <w:r w:rsidRPr="00592715">
        <w:fldChar w:fldCharType="begin">
          <w:fldData xml:space="preserve">PEVuZE5vdGU+PENpdGU+PEF1dGhvcj5UaWFuPC9BdXRob3I+PFllYXI+MjAyMDwvWWVhcj48UmVj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</w:fldData>
        </w:fldChar>
      </w:r>
      <w:r w:rsidR="003A6171" w:rsidRPr="00592715">
        <w:instrText xml:space="preserve"> ADDIN EN.CITE </w:instrText>
      </w:r>
      <w:r w:rsidR="003A6171" w:rsidRPr="00592715">
        <w:fldChar w:fldCharType="begin">
          <w:fldData xml:space="preserve">PEVuZE5vdGU+PENpdGU+PEF1dGhvcj5UaWFuPC9BdXRob3I+PFllYXI+MjAyMDwvWWVhcj48UmVj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</w:fldData>
        </w:fldChar>
      </w:r>
      <w:r w:rsidR="003A6171" w:rsidRPr="00592715">
        <w:instrText xml:space="preserve"> ADDIN EN.CITE.DATA </w:instrText>
      </w:r>
      <w:r w:rsidR="003A6171" w:rsidRPr="00592715">
        <w:fldChar w:fldCharType="end"/>
      </w:r>
      <w:r w:rsidRPr="00592715">
        <w:fldChar w:fldCharType="separate"/>
      </w:r>
      <w:r w:rsidR="001F651B" w:rsidRPr="00592715">
        <w:rPr>
          <w:vertAlign w:val="superscript"/>
        </w:rPr>
        <w:t>[11]</w:t>
      </w:r>
      <w:r w:rsidRPr="00592715">
        <w:fldChar w:fldCharType="end"/>
      </w:r>
      <w:r w:rsidRPr="00592715">
        <w:t xml:space="preserve"> and largest stratospheric ozone-depleting substance to benign N</w:t>
      </w:r>
      <w:r w:rsidRPr="00592715">
        <w:rPr>
          <w:vertAlign w:val="subscript"/>
        </w:rPr>
        <w:t>2</w:t>
      </w:r>
      <w:r w:rsidRPr="00592715">
        <w:t>.</w:t>
      </w:r>
      <w:r w:rsidR="004D4EDB" w:rsidRPr="00592715">
        <w:t xml:space="preserve"> Both gases can passively cross </w:t>
      </w:r>
      <w:r w:rsidR="00F14983" w:rsidRPr="00592715">
        <w:t xml:space="preserve">lipid bilayers </w:t>
      </w:r>
      <w:r w:rsidR="004D4EDB" w:rsidRPr="00592715">
        <w:t>thereby avoiding the need for dedicated transporters</w:t>
      </w:r>
      <w:r w:rsidR="00F14983" w:rsidRPr="00592715">
        <w:t xml:space="preserve"> in our liposomal microreactors</w:t>
      </w:r>
      <w:r w:rsidR="004D4EDB" w:rsidRPr="00592715">
        <w:t>.</w:t>
      </w:r>
      <w:r w:rsidRPr="00592715">
        <w:t xml:space="preserve"> </w:t>
      </w:r>
    </w:p>
    <w:p w14:paraId="623456A9" w14:textId="55FE43AF" w:rsidR="00FF3480" w:rsidRPr="00592715" w:rsidRDefault="00362E33" w:rsidP="00FF3480">
      <w:pPr>
        <w:pStyle w:val="P1"/>
      </w:pPr>
      <w:r w:rsidRPr="00592715">
        <w:t>Increasingly intensive agriculture has underpinned a rise in g</w:t>
      </w:r>
      <w:r w:rsidR="00FF3480" w:rsidRPr="00592715">
        <w:t>lobal N</w:t>
      </w:r>
      <w:r w:rsidR="00FF3480" w:rsidRPr="00592715">
        <w:rPr>
          <w:vertAlign w:val="subscript"/>
        </w:rPr>
        <w:t>2</w:t>
      </w:r>
      <w:r w:rsidR="00FF3480" w:rsidRPr="00592715">
        <w:t xml:space="preserve">O emissions </w:t>
      </w:r>
      <w:r w:rsidRPr="00592715">
        <w:t>for</w:t>
      </w:r>
      <w:r w:rsidR="00FF3480" w:rsidRPr="00592715">
        <w:t xml:space="preserve"> each of the past four decades.</w:t>
      </w:r>
      <w:r w:rsidR="00925A53" w:rsidRPr="00592715">
        <w:fldChar w:fldCharType="begin">
          <w:fldData xml:space="preserve">PEVuZE5vdGU+PENpdGU+PEF1dGhvcj5UaWFuPC9BdXRob3I+PFllYXI+MjAyMDwvWWVhcj48UmVj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</w:fldData>
        </w:fldChar>
      </w:r>
      <w:r w:rsidR="00925A53" w:rsidRPr="00592715">
        <w:instrText xml:space="preserve"> ADDIN EN.CITE </w:instrText>
      </w:r>
      <w:r w:rsidR="00925A53" w:rsidRPr="00592715">
        <w:fldChar w:fldCharType="begin">
          <w:fldData xml:space="preserve">PEVuZE5vdGU+PENpdGU+PEF1dGhvcj5UaWFuPC9BdXRob3I+PFllYXI+MjAyMDwvWWVhcj48UmVj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</w:fldData>
        </w:fldChar>
      </w:r>
      <w:r w:rsidR="00925A53" w:rsidRPr="00592715">
        <w:instrText xml:space="preserve"> ADDIN EN.CITE.DATA </w:instrText>
      </w:r>
      <w:r w:rsidR="00925A53" w:rsidRPr="00592715">
        <w:fldChar w:fldCharType="end"/>
      </w:r>
      <w:r w:rsidR="00925A53" w:rsidRPr="00592715">
        <w:fldChar w:fldCharType="separate"/>
      </w:r>
      <w:r w:rsidR="00925A53" w:rsidRPr="00592715">
        <w:rPr>
          <w:vertAlign w:val="superscript"/>
        </w:rPr>
        <w:t>[11-12]</w:t>
      </w:r>
      <w:r w:rsidR="00925A53" w:rsidRPr="00592715">
        <w:fldChar w:fldCharType="end"/>
      </w:r>
      <w:r w:rsidR="00FF3480" w:rsidRPr="00592715">
        <w:t xml:space="preserve"> </w:t>
      </w:r>
      <w:r w:rsidR="00B15456" w:rsidRPr="00592715">
        <w:t>While thermodynamically th</w:t>
      </w:r>
      <w:r w:rsidR="00977CBE" w:rsidRPr="00592715">
        <w:t>is</w:t>
      </w:r>
      <w:r w:rsidR="00B15456" w:rsidRPr="00592715">
        <w:t xml:space="preserve"> molecule is a strong oxidant</w:t>
      </w:r>
      <w:r w:rsidR="00632336" w:rsidRPr="00592715">
        <w:t xml:space="preserve"> </w:t>
      </w:r>
      <w:r w:rsidR="00B15456" w:rsidRPr="00592715">
        <w:t>it is kinetically inert</w:t>
      </w:r>
      <w:r w:rsidR="00632336" w:rsidRPr="00592715">
        <w:t xml:space="preserve"> due to a large activation barrier </w:t>
      </w:r>
      <w:r w:rsidR="00977CBE" w:rsidRPr="00592715">
        <w:t>to reaction</w:t>
      </w:r>
      <w:r w:rsidRPr="00592715">
        <w:t>.</w:t>
      </w:r>
      <w:r w:rsidR="00925A53" w:rsidRPr="00592715">
        <w:fldChar w:fldCharType="begin"/>
      </w:r>
      <w:r w:rsidR="00925A53" w:rsidRPr="00592715">
        <w:instrText xml:space="preserve"> ADDIN EN.CITE &lt;EndNote&gt;&lt;Cite&gt;&lt;Author&gt;Vaughan&lt;/Author&gt;&lt;Year&gt;1987&lt;/Year&gt;&lt;RecNum&gt;42&lt;/RecNum&gt;&lt;DisplayText&gt;&lt;style face="superscript"&gt;[13]&lt;/style&gt;&lt;/DisplayText&gt;&lt;record&gt;&lt;rec-number&gt;42&lt;/rec-number&gt;&lt;foreign-keys&gt;&lt;key app="EN" db-id="apx09s99bpvz96e92eqvvaz0zveezrzszdt9" timestamp="1657558046"&gt;42&lt;/key&gt;&lt;/foreign-keys&gt;&lt;ref-type name="Journal Article"&gt;17&lt;/ref-type&gt;&lt;contributors&gt;&lt;authors&gt;&lt;author&gt;Vaughan, G. A.&lt;/author&gt;&lt;author&gt;Rupert, P. B.&lt;/author&gt;&lt;author&gt;Hillhouse, G. L.&lt;/author&gt;&lt;/authors&gt;&lt;/contributors&gt;&lt;auth-address&gt;Univ Chicago,Dept Chem,Searle Chem Lab,Chicago,Il 60637&lt;/auth-address&gt;&lt;titles&gt;&lt;title&gt;Selective O-Atom Transfer from Nitrous-Oxide to Hydride and Aryl Ligands of Bis(Pentamethylcyclopentadienyl)Hafnium Derivatives&lt;/title&gt;&lt;secondary-title&gt;Journal of the American Chemical Society&lt;/secondary-title&gt;&lt;alt-title&gt;J Am Chem Soc&lt;/alt-title&gt;&lt;/titles&gt;&lt;periodical&gt;&lt;full-title&gt;Journal of the American Chemical Society&lt;/full-title&gt;&lt;abbr-1&gt;J. Am. Chem. Soc.&lt;/abbr-1&gt;&lt;/periodical&gt;&lt;pages&gt;5538-5539&lt;/pages&gt;&lt;volume&gt;109&lt;/volume&gt;&lt;number&gt;18&lt;/number&gt;&lt;dates&gt;&lt;year&gt;1987&lt;/year&gt;&lt;pub-dates&gt;&lt;date&gt;Sep 2&lt;/date&gt;&lt;/pub-dates&gt;&lt;/dates&gt;&lt;isbn&gt;0002-7863&lt;/isbn&gt;&lt;accession-num&gt;WOS:A1987J944400047&lt;/accession-num&gt;&lt;urls&gt;&lt;related-urls&gt;&lt;url&gt;&amp;lt;Go to ISI&amp;gt;://WOS:A1987J944400047&lt;/url&gt;&lt;/related-urls&gt;&lt;/urls&gt;&lt;electronic-resource-num&gt;DOI 10.1021/ja00252a047&lt;/electronic-resource-num&gt;&lt;language&gt;English&lt;/language&gt;&lt;/record&gt;&lt;/Cite&gt;&lt;/EndNote&gt;</w:instrText>
      </w:r>
      <w:r w:rsidR="00925A53" w:rsidRPr="00592715">
        <w:fldChar w:fldCharType="separate"/>
      </w:r>
      <w:r w:rsidR="00925A53" w:rsidRPr="00592715">
        <w:rPr>
          <w:vertAlign w:val="superscript"/>
        </w:rPr>
        <w:t>[13]</w:t>
      </w:r>
      <w:r w:rsidR="00925A53" w:rsidRPr="00592715">
        <w:fldChar w:fldCharType="end"/>
      </w:r>
      <w:r w:rsidRPr="00592715">
        <w:t xml:space="preserve"> </w:t>
      </w:r>
      <w:r w:rsidR="00977CBE" w:rsidRPr="00592715">
        <w:t xml:space="preserve">Indeed, </w:t>
      </w:r>
      <w:r w:rsidR="00FF3480" w:rsidRPr="00592715">
        <w:t>N</w:t>
      </w:r>
      <w:r w:rsidR="00FF3480" w:rsidRPr="00592715">
        <w:rPr>
          <w:vertAlign w:val="subscript"/>
        </w:rPr>
        <w:t>2</w:t>
      </w:r>
      <w:r w:rsidR="00FF3480" w:rsidRPr="00592715">
        <w:t>O</w:t>
      </w:r>
      <w:r w:rsidRPr="00592715">
        <w:t xml:space="preserve"> typically</w:t>
      </w:r>
      <w:r w:rsidR="00FF3480" w:rsidRPr="00592715">
        <w:t xml:space="preserve"> persists in the atmosphere for a century or more</w:t>
      </w:r>
      <w:r w:rsidRPr="00592715">
        <w:t xml:space="preserve"> and t</w:t>
      </w:r>
      <w:r w:rsidR="00660D12" w:rsidRPr="00592715">
        <w:t xml:space="preserve">his </w:t>
      </w:r>
      <w:r w:rsidR="00FF3480" w:rsidRPr="00592715">
        <w:t>has significant consequence</w:t>
      </w:r>
      <w:r w:rsidR="00D8055A" w:rsidRPr="00592715">
        <w:t>s</w:t>
      </w:r>
      <w:r w:rsidR="00FF3480" w:rsidRPr="00592715">
        <w:t xml:space="preserve"> because N</w:t>
      </w:r>
      <w:r w:rsidR="00FF3480" w:rsidRPr="00592715">
        <w:rPr>
          <w:vertAlign w:val="subscript"/>
        </w:rPr>
        <w:t>2</w:t>
      </w:r>
      <w:r w:rsidR="00FF3480" w:rsidRPr="00592715">
        <w:t>O warms the atmosphere 300x more than the same mass of CO</w:t>
      </w:r>
      <w:r w:rsidR="00FF3480" w:rsidRPr="00592715">
        <w:rPr>
          <w:vertAlign w:val="subscript"/>
        </w:rPr>
        <w:t>2</w:t>
      </w:r>
      <w:r w:rsidR="00FF3480" w:rsidRPr="00592715">
        <w:t xml:space="preserve"> over </w:t>
      </w:r>
      <w:r w:rsidRPr="00592715">
        <w:t xml:space="preserve">such </w:t>
      </w:r>
      <w:r w:rsidR="00FF3480" w:rsidRPr="00592715">
        <w:t xml:space="preserve">a period. </w:t>
      </w:r>
      <w:r w:rsidR="00977CBE" w:rsidRPr="00592715">
        <w:t>Direct N</w:t>
      </w:r>
      <w:r w:rsidR="00977CBE" w:rsidRPr="00592715">
        <w:rPr>
          <w:vertAlign w:val="subscript"/>
        </w:rPr>
        <w:t>2</w:t>
      </w:r>
      <w:r w:rsidR="00977CBE" w:rsidRPr="00592715">
        <w:t>O decomposition is widely recognized as an attractive re</w:t>
      </w:r>
      <w:r w:rsidR="00FF3480" w:rsidRPr="00592715">
        <w:t>mediation technolog</w:t>
      </w:r>
      <w:r w:rsidR="00B15456" w:rsidRPr="00592715">
        <w:t>y</w:t>
      </w:r>
      <w:r w:rsidR="00925A53" w:rsidRPr="00592715">
        <w:fldChar w:fldCharType="begin"/>
      </w:r>
      <w:r w:rsidR="00925A53" w:rsidRPr="00592715">
        <w:instrText xml:space="preserve"> ADDIN EN.CITE &lt;EndNote&gt;&lt;Cite&gt;&lt;Author&gt;Konsolakis&lt;/Author&gt;&lt;Year&gt;2015&lt;/Year&gt;&lt;RecNum&gt;43&lt;/RecNum&gt;&lt;DisplayText&gt;&lt;style face="superscript"&gt;[12]&lt;/style&gt;&lt;/DisplayText&gt;&lt;record&gt;&lt;rec-number&gt;43&lt;/rec-number&gt;&lt;foreign-keys&gt;&lt;key app="EN" db-id="apx09s99bpvz96e92eqvvaz0zveezrzszdt9" timestamp="1657558096"&gt;43&lt;/key&gt;&lt;/foreign-keys&gt;&lt;ref-type name="Journal Article"&gt;17&lt;/ref-type&gt;&lt;contributors&gt;&lt;authors&gt;&lt;author&gt;Konsolakis, M.&lt;/author&gt;&lt;/authors&gt;&lt;/contributors&gt;&lt;auth-address&gt;Tech Univ Crete, Sch Prod Engn &amp;amp; Management, GR-73100 Khania, Crete, Greece&lt;/auth-address&gt;&lt;titles&gt;&lt;title&gt;Recent Advances on Nitrous Oxide (N2O) Decomposition over Non-Noble-Metal Oxide Catalysts: Catalytic Performance, Mechanistic Considerations, and Surface Chemistry Aspects&lt;/title&gt;&lt;secondary-title&gt;Acs Catalysis&lt;/secondary-title&gt;&lt;alt-title&gt;Acs Catal&lt;/alt-title&gt;&lt;/titles&gt;&lt;periodical&gt;&lt;full-title&gt;Acs Catalysis&lt;/full-title&gt;&lt;abbr-1&gt;ACS Catal.&lt;/abbr-1&gt;&lt;/periodical&gt;&lt;pages&gt;6397-6421&lt;/pages&gt;&lt;volume&gt;5&lt;/volume&gt;&lt;number&gt;11&lt;/number&gt;&lt;keywords&gt;&lt;keyword&gt;nitrous oxide (n2o) decomposition&lt;/keyword&gt;&lt;keyword&gt;hexaaluminates&lt;/keyword&gt;&lt;keyword&gt;hydrotalcites&lt;/keyword&gt;&lt;keyword&gt;spinels&lt;/keyword&gt;&lt;keyword&gt;perovskites&lt;/keyword&gt;&lt;keyword&gt;ceria (ceo2)-based oxides&lt;/keyword&gt;&lt;keyword&gt;alkali-promotion&lt;/keyword&gt;&lt;keyword&gt;preparation method&lt;/keyword&gt;&lt;keyword&gt;al mixed-oxide&lt;/keyword&gt;&lt;keyword&gt;perovskite-based catalysts&lt;/keyword&gt;&lt;keyword&gt;fe crystallographic sites&lt;/keyword&gt;&lt;keyword&gt;layered double hydroxides&lt;/keyword&gt;&lt;keyword&gt;cobalt spinel catalyst&lt;/keyword&gt;&lt;keyword&gt;high-temperature&lt;/keyword&gt;&lt;keyword&gt;barium hexaaluminate&lt;/keyword&gt;&lt;keyword&gt;redox properties&lt;/keyword&gt;&lt;keyword&gt;industrial emissions&lt;/keyword&gt;&lt;keyword&gt;potassium promotion&lt;/keyword&gt;&lt;/keywords&gt;&lt;dates&gt;&lt;year&gt;2015&lt;/year&gt;&lt;pub-dates&gt;&lt;date&gt;Nov&lt;/date&gt;&lt;/pub-dates&gt;&lt;/dates&gt;&lt;isbn&gt;2155-5435&lt;/isbn&gt;&lt;accession-num&gt;WOS:000364441300018&lt;/accession-num&gt;&lt;urls&gt;&lt;related-urls&gt;&lt;url&gt;&amp;lt;Go to ISI&amp;gt;://WOS:000364441300018&lt;/url&gt;&lt;/related-urls&gt;&lt;/urls&gt;&lt;electronic-resource-num&gt;10.1021/acscatal.5b01605&lt;/electronic-resource-num&gt;&lt;language&gt;English&lt;/language&gt;&lt;/record&gt;&lt;/Cite&gt;&lt;/EndNote&gt;</w:instrText>
      </w:r>
      <w:r w:rsidR="00925A53" w:rsidRPr="00592715">
        <w:fldChar w:fldCharType="separate"/>
      </w:r>
      <w:r w:rsidR="00925A53" w:rsidRPr="00592715">
        <w:rPr>
          <w:vertAlign w:val="superscript"/>
        </w:rPr>
        <w:t>[12]</w:t>
      </w:r>
      <w:r w:rsidR="00925A53" w:rsidRPr="00592715">
        <w:fldChar w:fldCharType="end"/>
      </w:r>
      <w:r w:rsidR="00FF3480" w:rsidRPr="00592715">
        <w:t xml:space="preserve"> </w:t>
      </w:r>
      <w:r w:rsidR="00977CBE" w:rsidRPr="00592715">
        <w:t>but the</w:t>
      </w:r>
      <w:r w:rsidR="00E624E0" w:rsidRPr="00592715">
        <w:t xml:space="preserve"> most efficient s</w:t>
      </w:r>
      <w:r w:rsidR="00FF3480" w:rsidRPr="00592715">
        <w:t xml:space="preserve">ynthetic catalysts </w:t>
      </w:r>
      <w:r w:rsidR="0088690C" w:rsidRPr="00592715">
        <w:t xml:space="preserve">include noble-metals and/or operate best at </w:t>
      </w:r>
      <w:r w:rsidR="00FF3480" w:rsidRPr="00592715">
        <w:t>elevated temperatures such that more sustainable alternatives are sought.</w:t>
      </w:r>
      <w:r w:rsidR="00925A53" w:rsidRPr="00592715">
        <w:fldChar w:fldCharType="begin">
          <w:fldData xml:space="preserve">PEVuZE5vdGU+PENpdGU+PEF1dGhvcj5Lb25zb2xha2lzPC9BdXRob3I+PFllYXI+MjAxNTwvWWVh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4gQW0uIENoZW0uIFNvYy48L2FiYnItMT48L3BlcmlvZGljYWw+PHBhZ2VzPjEyNTgtMTI2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</w:fldData>
        </w:fldChar>
      </w:r>
      <w:r w:rsidR="003D0D3D" w:rsidRPr="00592715">
        <w:instrText xml:space="preserve"> ADDIN EN.CITE </w:instrText>
      </w:r>
      <w:r w:rsidR="003D0D3D" w:rsidRPr="00592715">
        <w:fldChar w:fldCharType="begin">
          <w:fldData xml:space="preserve">PEVuZE5vdGU+PENpdGU+PEF1dGhvcj5Lb25zb2xha2lzPC9BdXRob3I+PFllYXI+MjAxNTwvWWVh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4gQW0uIENoZW0uIFNvYy48L2FiYnItMT48L3BlcmlvZGljYWw+PHBhZ2VzPjEyNTgtMTI2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</w:fldData>
        </w:fldChar>
      </w:r>
      <w:r w:rsidR="003D0D3D" w:rsidRPr="00592715">
        <w:instrText xml:space="preserve"> ADDIN EN.CITE.DATA </w:instrText>
      </w:r>
      <w:r w:rsidR="003D0D3D" w:rsidRPr="00592715">
        <w:fldChar w:fldCharType="end"/>
      </w:r>
      <w:r w:rsidR="00925A53" w:rsidRPr="00592715">
        <w:fldChar w:fldCharType="separate"/>
      </w:r>
      <w:r w:rsidR="003D0D3D" w:rsidRPr="00592715">
        <w:rPr>
          <w:vertAlign w:val="superscript"/>
        </w:rPr>
        <w:t>[12,14]</w:t>
      </w:r>
      <w:r w:rsidR="00925A53" w:rsidRPr="00592715">
        <w:fldChar w:fldCharType="end"/>
      </w:r>
      <w:r w:rsidR="00FF3480" w:rsidRPr="00592715">
        <w:t xml:space="preserve"> The liposomal microreactors presented here enable photocatalytic reduction of N</w:t>
      </w:r>
      <w:r w:rsidR="00FF3480" w:rsidRPr="00592715">
        <w:rPr>
          <w:vertAlign w:val="subscript"/>
        </w:rPr>
        <w:t>2</w:t>
      </w:r>
      <w:r w:rsidR="00FF3480" w:rsidRPr="00592715">
        <w:t>O to the climate neutral product N</w:t>
      </w:r>
      <w:r w:rsidR="00FF3480" w:rsidRPr="00592715">
        <w:rPr>
          <w:vertAlign w:val="subscript"/>
        </w:rPr>
        <w:t>2</w:t>
      </w:r>
      <w:r w:rsidR="00FF3480" w:rsidRPr="00592715">
        <w:t xml:space="preserve"> under ambient conditions using only earth-abundant elements. </w:t>
      </w:r>
    </w:p>
    <w:p w14:paraId="0BA10716" w14:textId="77777777" w:rsidR="00C00B45" w:rsidRPr="00592715" w:rsidRDefault="00C00B45" w:rsidP="00C00B45">
      <w:pPr>
        <w:pStyle w:val="H1"/>
        <w:rPr>
          <w:lang w:val="en-US"/>
        </w:rPr>
      </w:pPr>
      <w:r w:rsidRPr="00592715">
        <w:rPr>
          <w:lang w:val="en-US"/>
        </w:rPr>
        <w:t>Results and Discussion</w:t>
      </w:r>
    </w:p>
    <w:p w14:paraId="76D61642" w14:textId="4A319F43" w:rsidR="00B8595B" w:rsidRPr="00592715" w:rsidRDefault="00B8595B" w:rsidP="00B8595B">
      <w:pPr>
        <w:pStyle w:val="P1"/>
      </w:pPr>
      <w:r w:rsidRPr="00592715">
        <w:rPr>
          <w:b/>
          <w:bCs/>
          <w:i/>
          <w:iCs/>
        </w:rPr>
        <w:t xml:space="preserve">Microreactor Assembly: </w:t>
      </w:r>
      <w:r w:rsidRPr="00592715">
        <w:t>Proteoliposomes with MtrCAB and encapsulated N</w:t>
      </w:r>
      <w:r w:rsidRPr="00592715">
        <w:rPr>
          <w:vertAlign w:val="subscript"/>
        </w:rPr>
        <w:t>2</w:t>
      </w:r>
      <w:r w:rsidRPr="00592715">
        <w:t xml:space="preserve">O Reductase were formed from a suspension of both proteins with the non-ionic detergent octyl glucoside and </w:t>
      </w:r>
      <w:r w:rsidRPr="00592715">
        <w:rPr>
          <w:i/>
          <w:iCs/>
        </w:rPr>
        <w:t>Escherichia coli</w:t>
      </w:r>
      <w:r w:rsidRPr="00592715">
        <w:t xml:space="preserve"> polar lipid extract (approximately 67% phosphatidylethanolamine, 23% phosphatidylglycerol, 10% cardiolipin). Proteoliposome self-assembly, as detailed in</w:t>
      </w:r>
      <w:r w:rsidR="0090188F" w:rsidRPr="00592715">
        <w:t xml:space="preserve"> the</w:t>
      </w:r>
      <w:r w:rsidRPr="00592715">
        <w:t xml:space="preserve"> S</w:t>
      </w:r>
      <w:r w:rsidR="0090188F" w:rsidRPr="00592715">
        <w:t>upporting Information</w:t>
      </w:r>
      <w:r w:rsidRPr="00592715">
        <w:t xml:space="preserve"> was driven by the addition of nonpolar, neutral </w:t>
      </w:r>
      <w:proofErr w:type="spellStart"/>
      <w:r w:rsidRPr="00592715">
        <w:t>macroporous</w:t>
      </w:r>
      <w:proofErr w:type="spellEnd"/>
      <w:r w:rsidRPr="00592715">
        <w:t xml:space="preserve"> polystyrene beads to adsorb detergent. The polystyrene beads were then allowed to settle, the solution recovered and proteoliposomes pelleted by ultracentrifugation. The supernatant was discarded and proteoliposomes resuspended in </w:t>
      </w:r>
      <w:r w:rsidR="00353A14" w:rsidRPr="00592715">
        <w:t xml:space="preserve">anaerobic </w:t>
      </w:r>
      <w:r w:rsidRPr="00592715">
        <w:t xml:space="preserve">50 mM </w:t>
      </w:r>
      <w:proofErr w:type="spellStart"/>
      <w:proofErr w:type="gramStart"/>
      <w:r w:rsidRPr="00592715">
        <w:t>Tris:HCl</w:t>
      </w:r>
      <w:proofErr w:type="spellEnd"/>
      <w:proofErr w:type="gramEnd"/>
      <w:r w:rsidRPr="00592715">
        <w:t xml:space="preserve">, 10 mM </w:t>
      </w:r>
      <w:proofErr w:type="spellStart"/>
      <w:r w:rsidRPr="00592715">
        <w:t>KCl</w:t>
      </w:r>
      <w:proofErr w:type="spellEnd"/>
      <w:r w:rsidRPr="00592715">
        <w:t>, pH 8.5. Further rounds of ultracentrifugation and resuspension were then performed until the supernatant was free of protein as reported by Bradford assay. Dynamic light scattering</w:t>
      </w:r>
      <w:r w:rsidR="006E0DEE" w:rsidRPr="00592715">
        <w:t xml:space="preserve"> (</w:t>
      </w:r>
      <w:r w:rsidRPr="00592715">
        <w:t>Fig</w:t>
      </w:r>
      <w:r w:rsidR="006E0DEE" w:rsidRPr="00592715">
        <w:t>ure</w:t>
      </w:r>
      <w:r w:rsidRPr="00592715">
        <w:t xml:space="preserve"> S</w:t>
      </w:r>
      <w:r w:rsidR="00977CBE" w:rsidRPr="00592715">
        <w:t>1</w:t>
      </w:r>
      <w:r w:rsidR="006E0DEE" w:rsidRPr="00592715">
        <w:t>)</w:t>
      </w:r>
      <w:r w:rsidRPr="00592715">
        <w:t xml:space="preserve"> revealed monodisperse proteoliposomes of average hydrodynamic diameter 85 ± 11 nm. </w:t>
      </w:r>
    </w:p>
    <w:p w14:paraId="3032693A" w14:textId="1C5AD723" w:rsidR="00C04B2B" w:rsidRPr="00592715" w:rsidRDefault="00B8595B" w:rsidP="00B8595B">
      <w:pPr>
        <w:pStyle w:val="P1"/>
      </w:pPr>
      <w:r w:rsidRPr="00592715">
        <w:t>To assess how MtrCAB impacted on the properties of proteoliposomes prepared with N</w:t>
      </w:r>
      <w:r w:rsidRPr="00592715">
        <w:rPr>
          <w:vertAlign w:val="subscript"/>
        </w:rPr>
        <w:t>2</w:t>
      </w:r>
      <w:r w:rsidRPr="00592715">
        <w:t>O Reductase, equivalent samples were prepared by the protocol outlined above without the inclusion of MtrCAB. Monodisperse proteoliposomes were recovered with an average hydrodynamic diameter 146 ± 25 nm</w:t>
      </w:r>
      <w:r w:rsidR="006E0DEE" w:rsidRPr="00592715">
        <w:t xml:space="preserve"> (</w:t>
      </w:r>
      <w:r w:rsidRPr="00592715">
        <w:t>Fig</w:t>
      </w:r>
      <w:r w:rsidR="006E0DEE" w:rsidRPr="00592715">
        <w:t>ure</w:t>
      </w:r>
      <w:r w:rsidRPr="00592715">
        <w:t xml:space="preserve"> S</w:t>
      </w:r>
      <w:r w:rsidR="00977CBE" w:rsidRPr="00592715">
        <w:t>1</w:t>
      </w:r>
      <w:r w:rsidR="006E0DEE" w:rsidRPr="00592715">
        <w:t>)</w:t>
      </w:r>
      <w:r w:rsidRPr="00592715">
        <w:t xml:space="preserve">. The impact of MtrCAB on liposome dimensions was </w:t>
      </w:r>
      <w:r w:rsidRPr="00592715">
        <w:t>most likely due to the influence of</w:t>
      </w:r>
      <w:r w:rsidR="00B915BA" w:rsidRPr="00592715">
        <w:t xml:space="preserve"> </w:t>
      </w:r>
      <w:r w:rsidR="00361303" w:rsidRPr="00592715">
        <w:t>lipo</w:t>
      </w:r>
      <w:r w:rsidR="00B915BA" w:rsidRPr="00592715">
        <w:t>ph</w:t>
      </w:r>
      <w:r w:rsidR="00361303" w:rsidRPr="00592715">
        <w:t>il</w:t>
      </w:r>
      <w:r w:rsidR="00B915BA" w:rsidRPr="00592715">
        <w:t>ic</w:t>
      </w:r>
      <w:r w:rsidRPr="00592715">
        <w:t xml:space="preserve"> MtrB</w:t>
      </w:r>
      <w:r w:rsidR="006E0DEE" w:rsidRPr="00592715">
        <w:t xml:space="preserve"> (</w:t>
      </w:r>
      <w:r w:rsidRPr="00592715">
        <w:t>Fig</w:t>
      </w:r>
      <w:r w:rsidR="006E0DEE" w:rsidRPr="00592715">
        <w:t>ure</w:t>
      </w:r>
      <w:r w:rsidRPr="00592715">
        <w:t xml:space="preserve"> 1A</w:t>
      </w:r>
      <w:r w:rsidR="006E0DEE" w:rsidRPr="00592715">
        <w:t>)</w:t>
      </w:r>
      <w:r w:rsidRPr="00592715">
        <w:t xml:space="preserve"> on the packing of phospholipid headgroups and subsequent impact on bilayer curvature during liposome formation.</w:t>
      </w:r>
      <w:r w:rsidR="00C04B2B" w:rsidRPr="00592715">
        <w:t xml:space="preserve"> F</w:t>
      </w:r>
      <w:r w:rsidRPr="00592715">
        <w:t>urther investigation of this behavior was beyond the scope of this study.</w:t>
      </w:r>
      <w:r w:rsidR="00C04B2B" w:rsidRPr="00592715">
        <w:t xml:space="preserve"> </w:t>
      </w:r>
      <w:r w:rsidR="00080712" w:rsidRPr="00592715">
        <w:t>A</w:t>
      </w:r>
      <w:r w:rsidR="00C04B2B" w:rsidRPr="00592715">
        <w:t xml:space="preserve">s </w:t>
      </w:r>
      <w:r w:rsidRPr="00592715">
        <w:t xml:space="preserve">described below, multiple lines of evidence confirmed that proteins included during proteoliposome formation were retained in the corresponding samples. </w:t>
      </w:r>
    </w:p>
    <w:p w14:paraId="1EBCEE98" w14:textId="61E967A6" w:rsidR="00B8595B" w:rsidRPr="00592715" w:rsidRDefault="00B8595B" w:rsidP="00B8595B">
      <w:pPr>
        <w:pStyle w:val="P1"/>
      </w:pPr>
      <w:r w:rsidRPr="00592715">
        <w:t xml:space="preserve">MtrCAB content was readily assessed by electronic absorbance spectroscopy. In the oxidized state MtrCAB contains Fe(III) hemes that give </w:t>
      </w:r>
      <w:r w:rsidR="00072685" w:rsidRPr="00592715">
        <w:t xml:space="preserve">a </w:t>
      </w:r>
      <w:r w:rsidRPr="00592715">
        <w:t xml:space="preserve">characteristic </w:t>
      </w:r>
      <w:r w:rsidR="00072685" w:rsidRPr="00592715">
        <w:t>Soret band</w:t>
      </w:r>
      <w:r w:rsidRPr="00592715">
        <w:t xml:space="preserve"> </w:t>
      </w:r>
      <w:r w:rsidR="00072685" w:rsidRPr="00592715">
        <w:t xml:space="preserve">with maximum </w:t>
      </w:r>
      <w:r w:rsidRPr="00592715">
        <w:t>absorbance at 410 nm</w:t>
      </w:r>
      <w:r w:rsidR="006E0DEE" w:rsidRPr="00592715">
        <w:t>.</w:t>
      </w:r>
      <w:r w:rsidRPr="00592715">
        <w:fldChar w:fldCharType="begin">
          <w:fldData xml:space="preserve">PEVuZE5vdGU+PENpdGU+PEF1dGhvcj5IYXJ0c2hvcm5lPC9BdXRob3I+PFllYXI+MjAwOTwvWWVh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</w:fldData>
        </w:fldChar>
      </w:r>
      <w:r w:rsidR="00925A53" w:rsidRPr="00592715">
        <w:instrText xml:space="preserve"> ADDIN EN.CITE </w:instrText>
      </w:r>
      <w:r w:rsidR="00925A53" w:rsidRPr="00592715">
        <w:fldChar w:fldCharType="begin">
          <w:fldData xml:space="preserve">PEVuZE5vdGU+PENpdGU+PEF1dGhvcj5IYXJ0c2hvcm5lPC9BdXRob3I+PFllYXI+MjAwOTwvWWVh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</w:fldData>
        </w:fldChar>
      </w:r>
      <w:r w:rsidR="00925A53" w:rsidRPr="00592715">
        <w:instrText xml:space="preserve"> ADDIN EN.CITE.DATA </w:instrText>
      </w:r>
      <w:r w:rsidR="00925A53" w:rsidRPr="00592715">
        <w:fldChar w:fldCharType="end"/>
      </w:r>
      <w:r w:rsidRPr="00592715">
        <w:fldChar w:fldCharType="separate"/>
      </w:r>
      <w:r w:rsidR="00925A53" w:rsidRPr="00592715">
        <w:rPr>
          <w:vertAlign w:val="superscript"/>
        </w:rPr>
        <w:t>[7b, 15]</w:t>
      </w:r>
      <w:r w:rsidRPr="00592715">
        <w:fldChar w:fldCharType="end"/>
      </w:r>
      <w:r w:rsidRPr="00592715">
        <w:t xml:space="preserve"> This feature was clearly present in spectra</w:t>
      </w:r>
      <w:r w:rsidR="006E0DEE" w:rsidRPr="00592715">
        <w:t xml:space="preserve"> (</w:t>
      </w:r>
      <w:r w:rsidRPr="00592715">
        <w:t>Fig</w:t>
      </w:r>
      <w:r w:rsidR="006E0DEE" w:rsidRPr="00592715">
        <w:t xml:space="preserve">ure </w:t>
      </w:r>
      <w:r w:rsidRPr="00592715">
        <w:t>2A red</w:t>
      </w:r>
      <w:r w:rsidR="006E0DEE" w:rsidRPr="00592715">
        <w:t>)</w:t>
      </w:r>
      <w:r w:rsidRPr="00592715">
        <w:t xml:space="preserve"> of proteoliposomes prepared with MtrCAB and absent from spectra</w:t>
      </w:r>
      <w:r w:rsidR="006E0DEE" w:rsidRPr="00592715">
        <w:t xml:space="preserve"> (</w:t>
      </w:r>
      <w:r w:rsidRPr="00592715">
        <w:t>Fig</w:t>
      </w:r>
      <w:r w:rsidR="006E0DEE" w:rsidRPr="00592715">
        <w:t>ure</w:t>
      </w:r>
      <w:r w:rsidRPr="00592715">
        <w:t xml:space="preserve"> 2A black</w:t>
      </w:r>
      <w:r w:rsidR="006E0DEE" w:rsidRPr="00592715">
        <w:t>)</w:t>
      </w:r>
      <w:r w:rsidRPr="00592715">
        <w:t xml:space="preserve"> of the corresponding control samples prepared without MtrCAB. After subtracting the spectral contribution from proteoliposome scattering, the concentration of MtrCAB was estimated by the Beer-Lambert law as 12 </w:t>
      </w:r>
      <w:proofErr w:type="spellStart"/>
      <w:r w:rsidR="00AB6F89" w:rsidRPr="00592715">
        <w:t>n</w:t>
      </w:r>
      <w:r w:rsidRPr="00592715">
        <w:t>M</w:t>
      </w:r>
      <w:proofErr w:type="spellEnd"/>
      <w:r w:rsidRPr="00592715">
        <w:t xml:space="preserve"> in a solution of approximately 3 </w:t>
      </w:r>
      <w:proofErr w:type="spellStart"/>
      <w:r w:rsidRPr="00592715">
        <w:t>nM</w:t>
      </w:r>
      <w:proofErr w:type="spellEnd"/>
      <w:r w:rsidRPr="00592715">
        <w:t xml:space="preserve"> proteoliposomes. From this we estimate approximately four MtrCAB complexes per liposome. This is consistent with zeta potential measurements for the proteoliposomes that gave values of -50 ± 10 mV with no discernible dependence on the presence or absence of MtrCAB that has a footprint of approximately 40 nm</w:t>
      </w:r>
      <w:r w:rsidRPr="00592715">
        <w:rPr>
          <w:vertAlign w:val="superscript"/>
        </w:rPr>
        <w:t>2</w:t>
      </w:r>
      <w:r w:rsidRPr="00592715">
        <w:t xml:space="preserve"> against an estimated liposome surface area of </w:t>
      </w:r>
      <w:r w:rsidR="00A51195" w:rsidRPr="00592715">
        <w:t>2</w:t>
      </w:r>
      <w:r w:rsidRPr="00592715">
        <w:t>3 000 nm</w:t>
      </w:r>
      <w:r w:rsidRPr="00592715">
        <w:rPr>
          <w:vertAlign w:val="superscript"/>
        </w:rPr>
        <w:t>2</w:t>
      </w:r>
      <w:r w:rsidRPr="00592715">
        <w:t xml:space="preserve">. </w:t>
      </w:r>
      <w:r w:rsidR="007A318C" w:rsidRPr="00592715">
        <w:t>A</w:t>
      </w:r>
      <w:r w:rsidRPr="00592715">
        <w:t>pproximately 50% of MtrCAB included in the protocol was incorporated into the proteoliposomes. This value is comparable to that achieved previously</w:t>
      </w:r>
      <w:r w:rsidRPr="00592715">
        <w:fldChar w:fldCharType="begin">
          <w:fldData xml:space="preserve">PEVuZE5vdGU+PENpdGU+PEF1dGhvcj5QaXBlcjwvQXV0aG9yPjxZZWFyPjIwMjE8L1llYXI+PFJl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</w:fldData>
        </w:fldChar>
      </w:r>
      <w:r w:rsidR="00925A53" w:rsidRPr="00592715">
        <w:instrText xml:space="preserve"> ADDIN EN.CITE </w:instrText>
      </w:r>
      <w:r w:rsidR="00925A53" w:rsidRPr="00592715">
        <w:fldChar w:fldCharType="begin">
          <w:fldData xml:space="preserve">PEVuZE5vdGU+PENpdGU+PEF1dGhvcj5QaXBlcjwvQXV0aG9yPjxZZWFyPjIwMjE8L1llYXI+PFJl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</w:fldData>
        </w:fldChar>
      </w:r>
      <w:r w:rsidR="00925A53" w:rsidRPr="00592715">
        <w:instrText xml:space="preserve"> ADDIN EN.CITE.DATA </w:instrText>
      </w:r>
      <w:r w:rsidR="00925A53" w:rsidRPr="00592715">
        <w:fldChar w:fldCharType="end"/>
      </w:r>
      <w:r w:rsidRPr="00592715">
        <w:fldChar w:fldCharType="separate"/>
      </w:r>
      <w:r w:rsidR="00925A53" w:rsidRPr="00592715">
        <w:rPr>
          <w:vertAlign w:val="superscript"/>
        </w:rPr>
        <w:t>[15]</w:t>
      </w:r>
      <w:r w:rsidRPr="00592715">
        <w:fldChar w:fldCharType="end"/>
      </w:r>
      <w:r w:rsidRPr="00592715">
        <w:t xml:space="preserve"> when proteoliposome formation was triggered by dilution to bring the octyl glucoside below its critical micelle concentration. The orientation of MtrCAB in the proteoliposome membranes is not known. </w:t>
      </w:r>
    </w:p>
    <w:p w14:paraId="511A0D17" w14:textId="2240622F" w:rsidR="00B8595B" w:rsidRPr="00592715" w:rsidRDefault="00B8595B" w:rsidP="00B8595B">
      <w:pPr>
        <w:pStyle w:val="P1"/>
      </w:pPr>
      <w:r w:rsidRPr="00592715">
        <w:t xml:space="preserve">Denaturing polyacrylamide gel electrophoresis (SDS-PAGE) confirmed that </w:t>
      </w:r>
      <w:r w:rsidR="00973F7D" w:rsidRPr="00592715">
        <w:t>all</w:t>
      </w:r>
      <w:r w:rsidRPr="00592715">
        <w:t xml:space="preserve"> desired proteins were present in the corresponding proteoliposomes. MtrB (75.5 </w:t>
      </w:r>
      <w:proofErr w:type="spellStart"/>
      <w:r w:rsidRPr="00592715">
        <w:t>kDa</w:t>
      </w:r>
      <w:proofErr w:type="spellEnd"/>
      <w:r w:rsidRPr="00592715">
        <w:t xml:space="preserve">) was visualized by Coomassie stain as a band corresponding to protein of apparent mass </w:t>
      </w:r>
      <w:r w:rsidR="006E0DEE" w:rsidRPr="00592715">
        <w:sym w:font="Symbol" w:char="F0BB"/>
      </w:r>
      <w:r w:rsidR="009561FE" w:rsidRPr="00592715">
        <w:t>8</w:t>
      </w:r>
      <w:r w:rsidRPr="00592715">
        <w:t xml:space="preserve">5 </w:t>
      </w:r>
      <w:proofErr w:type="spellStart"/>
      <w:r w:rsidRPr="00592715">
        <w:t>kDa</w:t>
      </w:r>
      <w:proofErr w:type="spellEnd"/>
      <w:r w:rsidR="006E0DEE" w:rsidRPr="00592715">
        <w:t xml:space="preserve"> (</w:t>
      </w:r>
      <w:r w:rsidRPr="00592715">
        <w:t>Fig</w:t>
      </w:r>
      <w:r w:rsidR="006E0DEE" w:rsidRPr="00592715">
        <w:t>ure</w:t>
      </w:r>
      <w:r w:rsidRPr="00592715">
        <w:t xml:space="preserve"> 2B</w:t>
      </w:r>
      <w:r w:rsidR="006E0DEE" w:rsidRPr="00592715">
        <w:t>)</w:t>
      </w:r>
      <w:r w:rsidRPr="00592715">
        <w:t xml:space="preserve">. The heme containing MtrA (38.6 </w:t>
      </w:r>
      <w:proofErr w:type="spellStart"/>
      <w:r w:rsidRPr="00592715">
        <w:t>kDa</w:t>
      </w:r>
      <w:proofErr w:type="spellEnd"/>
      <w:r w:rsidRPr="00592715">
        <w:t xml:space="preserve">) and MtrC (75.0 </w:t>
      </w:r>
      <w:proofErr w:type="spellStart"/>
      <w:r w:rsidRPr="00592715">
        <w:t>kDa</w:t>
      </w:r>
      <w:proofErr w:type="spellEnd"/>
      <w:r w:rsidRPr="00592715">
        <w:t xml:space="preserve">) proteins were more readily visualized by peroxidase-linked heme stain as bands corresponding to proteins of apparent mass </w:t>
      </w:r>
      <w:r w:rsidR="006E0DEE" w:rsidRPr="00592715">
        <w:sym w:font="Symbol" w:char="F0BB"/>
      </w:r>
      <w:r w:rsidRPr="00592715">
        <w:t xml:space="preserve">33 and </w:t>
      </w:r>
      <w:r w:rsidR="006E0DEE" w:rsidRPr="00592715">
        <w:sym w:font="Symbol" w:char="F0BB"/>
      </w:r>
      <w:r w:rsidRPr="00592715">
        <w:t xml:space="preserve">75 </w:t>
      </w:r>
      <w:proofErr w:type="spellStart"/>
      <w:r w:rsidRPr="00592715">
        <w:t>kDa</w:t>
      </w:r>
      <w:proofErr w:type="spellEnd"/>
      <w:r w:rsidRPr="00592715">
        <w:t xml:space="preserve"> respectively</w:t>
      </w:r>
      <w:r w:rsidR="006E0DEE" w:rsidRPr="00592715">
        <w:t xml:space="preserve"> (</w:t>
      </w:r>
      <w:r w:rsidRPr="00592715">
        <w:t>Fig</w:t>
      </w:r>
      <w:r w:rsidR="006E0DEE" w:rsidRPr="00592715">
        <w:t>ure</w:t>
      </w:r>
      <w:r w:rsidRPr="00592715">
        <w:t xml:space="preserve"> S</w:t>
      </w:r>
      <w:r w:rsidR="00977CBE" w:rsidRPr="00592715">
        <w:t>2</w:t>
      </w:r>
      <w:r w:rsidR="006E0DEE" w:rsidRPr="00592715">
        <w:t>)</w:t>
      </w:r>
      <w:r w:rsidRPr="00592715">
        <w:t>. Also present in the Coomassie stained gel image</w:t>
      </w:r>
      <w:r w:rsidR="006E0DEE" w:rsidRPr="00592715">
        <w:t xml:space="preserve"> (Figure</w:t>
      </w:r>
      <w:r w:rsidRPr="00592715">
        <w:t xml:space="preserve"> 2B</w:t>
      </w:r>
      <w:r w:rsidR="006E0DEE" w:rsidRPr="00592715">
        <w:t>)</w:t>
      </w:r>
      <w:r w:rsidRPr="00592715">
        <w:t xml:space="preserve"> are bands that reveal the presence of N</w:t>
      </w:r>
      <w:r w:rsidRPr="00592715">
        <w:rPr>
          <w:vertAlign w:val="subscript"/>
        </w:rPr>
        <w:t>2</w:t>
      </w:r>
      <w:r w:rsidRPr="00592715">
        <w:t>O Reductase</w:t>
      </w:r>
      <w:r w:rsidR="009561FE" w:rsidRPr="00592715">
        <w:t xml:space="preserve"> (</w:t>
      </w:r>
      <w:r w:rsidR="009561FE" w:rsidRPr="00592715">
        <w:sym w:font="Symbol" w:char="F0BB"/>
      </w:r>
      <w:r w:rsidR="009561FE" w:rsidRPr="00592715">
        <w:t xml:space="preserve">67 </w:t>
      </w:r>
      <w:proofErr w:type="spellStart"/>
      <w:r w:rsidR="009561FE" w:rsidRPr="00592715">
        <w:t>kDa</w:t>
      </w:r>
      <w:proofErr w:type="spellEnd"/>
      <w:r w:rsidR="009561FE" w:rsidRPr="00592715">
        <w:t>)</w:t>
      </w:r>
      <w:r w:rsidRPr="00592715">
        <w:t xml:space="preserve">. </w:t>
      </w:r>
      <w:r w:rsidR="00C04B2B" w:rsidRPr="00592715">
        <w:t>The b</w:t>
      </w:r>
      <w:r w:rsidRPr="00592715">
        <w:t xml:space="preserve">ands corresponding to proteins of approximate mass 65 and 100 </w:t>
      </w:r>
      <w:proofErr w:type="spellStart"/>
      <w:r w:rsidRPr="00592715">
        <w:t>kDa</w:t>
      </w:r>
      <w:proofErr w:type="spellEnd"/>
      <w:r w:rsidRPr="00592715">
        <w:t xml:space="preserve"> can be assigned to monomer and dimer forms of this enzyme, respectively. </w:t>
      </w:r>
    </w:p>
    <w:p w14:paraId="6F751D52" w14:textId="53FAFF99" w:rsidR="00B8595B" w:rsidRPr="00592715" w:rsidRDefault="00B8595B" w:rsidP="00B8595B">
      <w:pPr>
        <w:pStyle w:val="P1"/>
      </w:pPr>
      <w:r w:rsidRPr="00592715">
        <w:t>Catalytic activity of encapsulated N</w:t>
      </w:r>
      <w:r w:rsidRPr="00592715">
        <w:rPr>
          <w:vertAlign w:val="subscript"/>
        </w:rPr>
        <w:t>2</w:t>
      </w:r>
      <w:r w:rsidRPr="00592715">
        <w:t>O Reductase was confirmed after the proteoliposomes had been lysed to allow direct delivery of electrons to the enzyme from dithionite reduced MV</w:t>
      </w:r>
      <w:r w:rsidRPr="00592715">
        <w:rPr>
          <w:vertAlign w:val="superscript"/>
        </w:rPr>
        <w:t>2+</w:t>
      </w:r>
      <w:r w:rsidR="006E0DEE" w:rsidRPr="00592715">
        <w:t xml:space="preserve"> (</w:t>
      </w:r>
      <w:r w:rsidRPr="00592715">
        <w:t>Fig</w:t>
      </w:r>
      <w:r w:rsidR="006E0DEE" w:rsidRPr="00592715">
        <w:t>ure</w:t>
      </w:r>
      <w:r w:rsidRPr="00592715">
        <w:t xml:space="preserve"> S</w:t>
      </w:r>
      <w:r w:rsidR="00977CBE" w:rsidRPr="00592715">
        <w:t>3A</w:t>
      </w:r>
      <w:r w:rsidR="006E0DEE" w:rsidRPr="00592715">
        <w:t>)</w:t>
      </w:r>
      <w:r w:rsidRPr="00592715">
        <w:t xml:space="preserve">. Lysis was triggered by the presence of 0.5% (v/v) of the non-ionic surfactant Triton X-100. MtrCAB containing samples performed catalysis at a rate of </w:t>
      </w:r>
      <w:r w:rsidR="00BB3A39" w:rsidRPr="00592715">
        <w:t>2.2</w:t>
      </w:r>
      <w:r w:rsidRPr="00592715">
        <w:t xml:space="preserve"> ± 0.0</w:t>
      </w:r>
      <w:r w:rsidR="00BB3A39" w:rsidRPr="00592715">
        <w:t>2</w:t>
      </w:r>
      <w:r w:rsidRPr="00592715">
        <w:t xml:space="preserve"> nmol N</w:t>
      </w:r>
      <w:r w:rsidRPr="00592715">
        <w:rPr>
          <w:vertAlign w:val="subscript"/>
        </w:rPr>
        <w:t>2</w:t>
      </w:r>
      <w:r w:rsidRPr="00592715">
        <w:t>O reduced min</w:t>
      </w:r>
      <w:r w:rsidR="007A318C" w:rsidRPr="00592715">
        <w:rPr>
          <w:vertAlign w:val="superscript"/>
        </w:rPr>
        <w:noBreakHyphen/>
      </w:r>
      <w:r w:rsidRPr="00592715">
        <w:rPr>
          <w:vertAlign w:val="superscript"/>
        </w:rPr>
        <w:t>1</w:t>
      </w:r>
      <w:r w:rsidRPr="00592715">
        <w:t xml:space="preserve"> (µL proteoliposome solution)</w:t>
      </w:r>
      <w:r w:rsidRPr="00592715">
        <w:rPr>
          <w:vertAlign w:val="superscript"/>
        </w:rPr>
        <w:t>-1</w:t>
      </w:r>
      <w:r w:rsidRPr="00592715">
        <w:t>. For samples without MtrCAB, the rate was lower 0.</w:t>
      </w:r>
      <w:r w:rsidR="00BB3A39" w:rsidRPr="00592715">
        <w:t>7</w:t>
      </w:r>
      <w:r w:rsidRPr="00592715">
        <w:t xml:space="preserve"> ± 0.01 n</w:t>
      </w:r>
      <w:r w:rsidR="006E0DEE" w:rsidRPr="00592715">
        <w:t>m</w:t>
      </w:r>
      <w:r w:rsidRPr="00592715">
        <w:t>ol N</w:t>
      </w:r>
      <w:r w:rsidRPr="00592715">
        <w:rPr>
          <w:vertAlign w:val="subscript"/>
        </w:rPr>
        <w:t>2</w:t>
      </w:r>
      <w:r w:rsidRPr="00592715">
        <w:t>O reduced min</w:t>
      </w:r>
      <w:r w:rsidRPr="00592715">
        <w:rPr>
          <w:vertAlign w:val="superscript"/>
        </w:rPr>
        <w:t>-1</w:t>
      </w:r>
      <w:r w:rsidRPr="00592715">
        <w:t xml:space="preserve"> (µL proteoliposome solution)</w:t>
      </w:r>
      <w:r w:rsidRPr="00592715">
        <w:rPr>
          <w:vertAlign w:val="superscript"/>
        </w:rPr>
        <w:t>-1</w:t>
      </w:r>
      <w:r w:rsidRPr="00592715">
        <w:t>. This behavior may indicate less enzyme encapsulated in the corresponding liposomes in line with the lower protein content detected by SDS-PAGE</w:t>
      </w:r>
      <w:r w:rsidR="006E0DEE" w:rsidRPr="00592715">
        <w:t xml:space="preserve"> (</w:t>
      </w:r>
      <w:r w:rsidRPr="00592715">
        <w:t>Fig</w:t>
      </w:r>
      <w:r w:rsidR="006E0DEE" w:rsidRPr="00592715">
        <w:t>ure</w:t>
      </w:r>
      <w:r w:rsidRPr="00592715">
        <w:t xml:space="preserve"> 2B</w:t>
      </w:r>
      <w:r w:rsidR="006E0DEE" w:rsidRPr="00592715">
        <w:t>)</w:t>
      </w:r>
      <w:r w:rsidRPr="00592715">
        <w:t>. Nevertheless, these assays clearly demonstrate that N</w:t>
      </w:r>
      <w:r w:rsidRPr="00592715">
        <w:rPr>
          <w:vertAlign w:val="subscript"/>
        </w:rPr>
        <w:t>2</w:t>
      </w:r>
      <w:r w:rsidRPr="00592715">
        <w:t>O Reductase had retained its activity through the process of encapsulation in proteoliposomes prepared with and without MtrCAB. In the absence of N</w:t>
      </w:r>
      <w:r w:rsidRPr="00592715">
        <w:rPr>
          <w:vertAlign w:val="subscript"/>
        </w:rPr>
        <w:t>2</w:t>
      </w:r>
      <w:r w:rsidRPr="00592715">
        <w:t>O Reductase the assay provides no evidence for MV</w:t>
      </w:r>
      <w:r w:rsidR="00973F7D" w:rsidRPr="00592715">
        <w:rPr>
          <w:vertAlign w:val="superscript"/>
        </w:rPr>
        <w:t>●</w:t>
      </w:r>
      <w:r w:rsidRPr="00592715">
        <w:rPr>
          <w:vertAlign w:val="superscript"/>
        </w:rPr>
        <w:t>+</w:t>
      </w:r>
      <w:r w:rsidRPr="00592715">
        <w:t xml:space="preserve"> oxidation </w:t>
      </w:r>
      <w:r w:rsidR="00120B01" w:rsidRPr="00592715">
        <w:t>(Figure S</w:t>
      </w:r>
      <w:r w:rsidR="009C221B" w:rsidRPr="00592715">
        <w:t>3</w:t>
      </w:r>
      <w:r w:rsidR="00B915BA" w:rsidRPr="00592715">
        <w:t>A</w:t>
      </w:r>
      <w:r w:rsidR="00120B01" w:rsidRPr="00592715">
        <w:t xml:space="preserve">) </w:t>
      </w:r>
      <w:r w:rsidRPr="00592715">
        <w:t>in accord with the stability and chemical inertness of N</w:t>
      </w:r>
      <w:r w:rsidRPr="00592715">
        <w:rPr>
          <w:vertAlign w:val="subscript"/>
        </w:rPr>
        <w:t>2</w:t>
      </w:r>
      <w:r w:rsidRPr="00592715">
        <w:t>O.</w:t>
      </w:r>
    </w:p>
    <w:p w14:paraId="6169584E" w14:textId="3F1038DE" w:rsidR="006C78B4" w:rsidRPr="00592715" w:rsidRDefault="00EB0899" w:rsidP="00EB0899">
      <w:pPr>
        <w:pStyle w:val="P1"/>
      </w:pPr>
      <w:r w:rsidRPr="00592715">
        <w:rPr>
          <w:b/>
          <w:bCs/>
          <w:i/>
          <w:iCs/>
        </w:rPr>
        <w:t xml:space="preserve">Microreactor Catalysis: </w:t>
      </w:r>
      <w:r w:rsidRPr="00592715">
        <w:t xml:space="preserve">Having assembled </w:t>
      </w:r>
      <w:r w:rsidR="00B5278D" w:rsidRPr="00592715">
        <w:t>the</w:t>
      </w:r>
      <w:r w:rsidRPr="00592715">
        <w:t xml:space="preserve"> desired proteoliposome microcompartments we </w:t>
      </w:r>
      <w:r w:rsidR="009F166D" w:rsidRPr="00592715">
        <w:t xml:space="preserve">established conditions </w:t>
      </w:r>
      <w:r w:rsidR="00B5278D" w:rsidRPr="00592715">
        <w:t xml:space="preserve">for </w:t>
      </w:r>
      <w:r w:rsidR="009F166D" w:rsidRPr="00592715">
        <w:lastRenderedPageBreak/>
        <w:t>N</w:t>
      </w:r>
      <w:r w:rsidR="009F166D" w:rsidRPr="00592715">
        <w:rPr>
          <w:vertAlign w:val="subscript"/>
        </w:rPr>
        <w:t>2</w:t>
      </w:r>
      <w:r w:rsidR="009F166D" w:rsidRPr="00592715">
        <w:t>O re</w:t>
      </w:r>
      <w:r w:rsidR="00B5278D" w:rsidRPr="00592715">
        <w:t xml:space="preserve">moval driven by photoexcitation of external carbon dots </w:t>
      </w:r>
      <w:r w:rsidR="009F166D" w:rsidRPr="00592715">
        <w:t>(Figure 1B). As described below,</w:t>
      </w:r>
      <w:r w:rsidR="00B5278D" w:rsidRPr="00592715">
        <w:t xml:space="preserve"> direct insight into reaction rate and mechanism came from electronic absorbance spectroscopy of samples containing </w:t>
      </w:r>
      <w:r w:rsidR="006C78B4" w:rsidRPr="00592715">
        <w:t xml:space="preserve">sodium dithionite </w:t>
      </w:r>
      <w:r w:rsidR="00B5278D" w:rsidRPr="00592715">
        <w:t xml:space="preserve">as external chemical </w:t>
      </w:r>
      <w:r w:rsidR="006C78B4" w:rsidRPr="00592715">
        <w:t>reductant</w:t>
      </w:r>
      <w:r w:rsidR="00B5278D" w:rsidRPr="00592715">
        <w:t>.</w:t>
      </w:r>
      <w:r w:rsidR="006C78B4" w:rsidRPr="00592715">
        <w:t xml:space="preserve"> </w:t>
      </w:r>
      <w:r w:rsidR="009F166D" w:rsidRPr="00592715">
        <w:t>N</w:t>
      </w:r>
      <w:r w:rsidR="009F166D" w:rsidRPr="00592715">
        <w:rPr>
          <w:vertAlign w:val="subscript"/>
        </w:rPr>
        <w:t>2</w:t>
      </w:r>
      <w:r w:rsidR="009F166D" w:rsidRPr="00592715">
        <w:t xml:space="preserve">O removal driven by </w:t>
      </w:r>
      <w:r w:rsidR="00B5278D" w:rsidRPr="00592715">
        <w:t xml:space="preserve">irradiation of </w:t>
      </w:r>
      <w:r w:rsidR="009F166D" w:rsidRPr="00592715">
        <w:t>graphitic N-doped carbon dots was then characterized by</w:t>
      </w:r>
      <w:r w:rsidR="00B5278D" w:rsidRPr="00592715">
        <w:t xml:space="preserve"> gas chromatography</w:t>
      </w:r>
      <w:r w:rsidR="009F166D" w:rsidRPr="00592715">
        <w:t>.</w:t>
      </w:r>
    </w:p>
    <w:p w14:paraId="211A32EE" w14:textId="55DF8B9E" w:rsidR="00EB0899" w:rsidRPr="00592715" w:rsidRDefault="00EB0899" w:rsidP="00EB0899">
      <w:pPr>
        <w:pStyle w:val="P1"/>
      </w:pPr>
      <w:r w:rsidRPr="00592715">
        <w:t>Sodium dithionite</w:t>
      </w:r>
      <w:r w:rsidR="009F166D" w:rsidRPr="00592715">
        <w:t xml:space="preserve"> is</w:t>
      </w:r>
      <w:r w:rsidRPr="00592715">
        <w:t xml:space="preserve"> a reductant previously shown to reduce the hemes of MtrCAB</w:t>
      </w:r>
      <w:r w:rsidR="009F166D" w:rsidRPr="00592715">
        <w:t>.</w:t>
      </w:r>
      <w:r w:rsidRPr="00592715">
        <w:fldChar w:fldCharType="begin">
          <w:fldData xml:space="preserve">PEVuZE5vdGU+PENpdGU+PEF1dGhvcj5XaGl0ZTwvQXV0aG9yPjxZZWFyPjIwMTM8L1llYXI+PFJl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Byb2MuIE5hdGwuIEFjYWQuIFNjaS4gVS5TLkEuPC9hYmJyLTE+PC9wZXJp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</w:fldData>
        </w:fldChar>
      </w:r>
      <w:r w:rsidR="00925A53" w:rsidRPr="00592715">
        <w:instrText xml:space="preserve"> ADDIN EN.CITE </w:instrText>
      </w:r>
      <w:r w:rsidR="00925A53" w:rsidRPr="00592715">
        <w:fldChar w:fldCharType="begin">
          <w:fldData xml:space="preserve">PEVuZE5vdGU+PENpdGU+PEF1dGhvcj5XaGl0ZTwvQXV0aG9yPjxZZWFyPjIwMTM8L1llYXI+PFJl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</w:fldData>
        </w:fldChar>
      </w:r>
      <w:r w:rsidR="00925A53" w:rsidRPr="00592715">
        <w:instrText xml:space="preserve"> ADDIN EN.CITE.DATA </w:instrText>
      </w:r>
      <w:r w:rsidR="00925A53" w:rsidRPr="00592715">
        <w:fldChar w:fldCharType="end"/>
      </w:r>
      <w:r w:rsidRPr="00592715">
        <w:fldChar w:fldCharType="separate"/>
      </w:r>
      <w:r w:rsidR="00925A53" w:rsidRPr="00592715">
        <w:rPr>
          <w:vertAlign w:val="superscript"/>
        </w:rPr>
        <w:t>[7a, 7b, 16]</w:t>
      </w:r>
      <w:r w:rsidRPr="00592715">
        <w:fldChar w:fldCharType="end"/>
      </w:r>
      <w:r w:rsidR="009F166D" w:rsidRPr="00592715">
        <w:t xml:space="preserve"> Electronic absorbance spectroscopy (Figure S</w:t>
      </w:r>
      <w:r w:rsidR="006260B2" w:rsidRPr="00592715">
        <w:t>4A</w:t>
      </w:r>
      <w:r w:rsidR="009F166D" w:rsidRPr="00592715">
        <w:t>) revealed an immediate red-shift of the heme Soret band maximum from 410 to 420 nm indicative of heme reduction from the Fe(III) to the Fe(II) state</w:t>
      </w:r>
      <w:r w:rsidR="009F166D" w:rsidRPr="00592715">
        <w:fldChar w:fldCharType="begin">
          <w:fldData xml:space="preserve">PEVuZE5vdGU+PENpdGU+PEF1dGhvcj5IYXJ0c2hvcm5lPC9BdXRob3I+PFllYXI+MjAwOTwvWWVh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</w:fldData>
        </w:fldChar>
      </w:r>
      <w:r w:rsidR="00925A53" w:rsidRPr="00592715">
        <w:instrText xml:space="preserve"> ADDIN EN.CITE </w:instrText>
      </w:r>
      <w:r w:rsidR="00925A53" w:rsidRPr="00592715">
        <w:fldChar w:fldCharType="begin">
          <w:fldData xml:space="preserve">PEVuZE5vdGU+PENpdGU+PEF1dGhvcj5IYXJ0c2hvcm5lPC9BdXRob3I+PFllYXI+MjAwOTwvWWVh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</w:fldData>
        </w:fldChar>
      </w:r>
      <w:r w:rsidR="00925A53" w:rsidRPr="00592715">
        <w:instrText xml:space="preserve"> ADDIN EN.CITE.DATA </w:instrText>
      </w:r>
      <w:r w:rsidR="00925A53" w:rsidRPr="00592715">
        <w:fldChar w:fldCharType="end"/>
      </w:r>
      <w:r w:rsidR="009F166D" w:rsidRPr="00592715">
        <w:fldChar w:fldCharType="separate"/>
      </w:r>
      <w:r w:rsidR="00925A53" w:rsidRPr="00592715">
        <w:rPr>
          <w:vertAlign w:val="superscript"/>
        </w:rPr>
        <w:t>[7b, 15]</w:t>
      </w:r>
      <w:r w:rsidR="009F166D" w:rsidRPr="00592715">
        <w:fldChar w:fldCharType="end"/>
      </w:r>
      <w:r w:rsidR="009F166D" w:rsidRPr="00592715">
        <w:t xml:space="preserve"> following addition of sodium dithionite (</w:t>
      </w:r>
      <w:r w:rsidRPr="00592715">
        <w:t>100 µM</w:t>
      </w:r>
      <w:r w:rsidR="009F166D" w:rsidRPr="00592715">
        <w:t>) to anaerobic sealed cuvettes containing 750 µM N</w:t>
      </w:r>
      <w:r w:rsidR="009F166D" w:rsidRPr="00592715">
        <w:rPr>
          <w:vertAlign w:val="subscript"/>
        </w:rPr>
        <w:t>2</w:t>
      </w:r>
      <w:r w:rsidR="009F166D" w:rsidRPr="00592715">
        <w:t xml:space="preserve">O and 3 </w:t>
      </w:r>
      <w:proofErr w:type="spellStart"/>
      <w:r w:rsidR="009F166D" w:rsidRPr="00592715">
        <w:t>nM</w:t>
      </w:r>
      <w:proofErr w:type="spellEnd"/>
      <w:r w:rsidR="009F166D" w:rsidRPr="00592715">
        <w:t xml:space="preserve"> proteoliposomes. </w:t>
      </w:r>
      <w:r w:rsidRPr="00592715">
        <w:t>The spectra also revealed a strong absorbance band centered at 315 nm arising from sodium dithionite</w:t>
      </w:r>
      <w:r w:rsidR="006260B2" w:rsidRPr="00592715">
        <w:t>.</w:t>
      </w:r>
      <w:r w:rsidRPr="00592715">
        <w:fldChar w:fldCharType="begin"/>
      </w:r>
      <w:r w:rsidR="00925A53" w:rsidRPr="00592715">
        <w:instrText xml:space="preserve"> ADDIN EN.CITE &lt;EndNote&gt;&lt;Cite&gt;&lt;Author&gt;Dixon&lt;/Author&gt;&lt;Year&gt;1971&lt;/Year&gt;&lt;RecNum&gt;27&lt;/RecNum&gt;&lt;DisplayText&gt;&lt;style face="superscript"&gt;[17]&lt;/style&gt;&lt;/DisplayText&gt;&lt;record&gt;&lt;rec-number&gt;27&lt;/rec-number&gt;&lt;foreign-keys&gt;&lt;key app="EN" db-id="apx09s99bpvz96e92eqvvaz0zveezrzszdt9" timestamp="1648487215"&gt;27&lt;/key&gt;&lt;/foreign-keys&gt;&lt;ref-type name="Journal Article"&gt;17&lt;/ref-type&gt;&lt;contributors&gt;&lt;authors&gt;&lt;author&gt;Dixon, M.&lt;/author&gt;&lt;/authors&gt;&lt;/contributors&gt;&lt;titles&gt;&lt;title&gt;Acceptor Specificity of Flavins and Flavoproteins .1. Techniques for Anaerobic Spectrophotometry&lt;/title&gt;&lt;secondary-title&gt;Biochimica Et Biophysica Acta&lt;/secondary-title&gt;&lt;alt-title&gt;Biochim Biophys Acta&amp;#xD;Biochim Biophys Acta&lt;/alt-title&gt;&lt;/titles&gt;&lt;periodical&gt;&lt;full-title&gt;Biochimica Et Biophysica Acta&lt;/full-title&gt;&lt;abbr-1&gt;Biochim. Biophys. Acta&lt;/abbr-1&gt;&lt;/periodical&gt;&lt;pages&gt;241-258&lt;/pages&gt;&lt;volume&gt;226&lt;/volume&gt;&lt;number&gt;2&lt;/number&gt;&lt;dates&gt;&lt;year&gt;1971&lt;/year&gt;&lt;/dates&gt;&lt;isbn&gt;0006-3002&lt;/isbn&gt;&lt;accession-num&gt;WOS:A1971I771300006&lt;/accession-num&gt;&lt;urls&gt;&lt;related-urls&gt;&lt;url&gt;&lt;style face="underline" font="default" size="100%"&gt;&amp;lt;Go to ISI&amp;gt;://WOS:A1971I771300006&lt;/style&gt;&lt;/url&gt;&lt;/related-urls&gt;&lt;/urls&gt;&lt;language&gt;English&lt;/language&gt;&lt;/record&gt;&lt;/Cite&gt;&lt;/EndNote&gt;</w:instrText>
      </w:r>
      <w:r w:rsidRPr="00592715">
        <w:fldChar w:fldCharType="separate"/>
      </w:r>
      <w:r w:rsidR="00925A53" w:rsidRPr="00592715">
        <w:rPr>
          <w:vertAlign w:val="superscript"/>
        </w:rPr>
        <w:t>[17]</w:t>
      </w:r>
      <w:r w:rsidRPr="00592715">
        <w:fldChar w:fldCharType="end"/>
      </w:r>
      <w:r w:rsidR="006260B2" w:rsidRPr="00592715">
        <w:t xml:space="preserve"> That feature </w:t>
      </w:r>
      <w:r w:rsidR="00973F7D" w:rsidRPr="00592715">
        <w:t>remained</w:t>
      </w:r>
      <w:r w:rsidRPr="00592715">
        <w:t xml:space="preserve"> essentially unchanged over 20 min (Figure S</w:t>
      </w:r>
      <w:r w:rsidR="006260B2" w:rsidRPr="00592715">
        <w:t>4A</w:t>
      </w:r>
      <w:r w:rsidRPr="00592715">
        <w:t>). Thus, dithionite was not oxidized to sulfite (S</w:t>
      </w:r>
      <w:r w:rsidRPr="00592715">
        <w:rPr>
          <w:vertAlign w:val="subscript"/>
        </w:rPr>
        <w:t>2</w:t>
      </w:r>
      <w:r w:rsidRPr="00592715">
        <w:t>O</w:t>
      </w:r>
      <w:r w:rsidRPr="00592715">
        <w:rPr>
          <w:vertAlign w:val="subscript"/>
        </w:rPr>
        <w:t>4</w:t>
      </w:r>
      <w:r w:rsidRPr="00592715">
        <w:rPr>
          <w:vertAlign w:val="superscript"/>
        </w:rPr>
        <w:t>2−</w:t>
      </w:r>
      <w:r w:rsidRPr="00592715">
        <w:t xml:space="preserve"> + 2H</w:t>
      </w:r>
      <w:r w:rsidRPr="00592715">
        <w:rPr>
          <w:vertAlign w:val="subscript"/>
        </w:rPr>
        <w:t>2</w:t>
      </w:r>
      <w:r w:rsidRPr="00592715">
        <w:t>O → 2HSO</w:t>
      </w:r>
      <w:r w:rsidRPr="00592715">
        <w:rPr>
          <w:vertAlign w:val="subscript"/>
        </w:rPr>
        <w:t>3</w:t>
      </w:r>
      <w:r w:rsidRPr="00592715">
        <w:rPr>
          <w:vertAlign w:val="superscript"/>
        </w:rPr>
        <w:t>-</w:t>
      </w:r>
      <w:r w:rsidRPr="00592715">
        <w:t xml:space="preserve"> + 2</w:t>
      </w:r>
      <w:r w:rsidRPr="00592715">
        <w:rPr>
          <w:i/>
          <w:iCs/>
        </w:rPr>
        <w:t>e</w:t>
      </w:r>
      <w:r w:rsidRPr="00592715">
        <w:rPr>
          <w:vertAlign w:val="superscript"/>
        </w:rPr>
        <w:t>−</w:t>
      </w:r>
      <w:r w:rsidRPr="00592715">
        <w:t xml:space="preserve"> + 2H</w:t>
      </w:r>
      <w:r w:rsidRPr="00592715">
        <w:rPr>
          <w:vertAlign w:val="superscript"/>
        </w:rPr>
        <w:t>+</w:t>
      </w:r>
      <w:r w:rsidRPr="00592715">
        <w:t xml:space="preserve">; </w:t>
      </w:r>
      <w:proofErr w:type="spellStart"/>
      <w:r w:rsidRPr="00592715">
        <w:rPr>
          <w:i/>
          <w:iCs/>
        </w:rPr>
        <w:t>E</w:t>
      </w:r>
      <w:r w:rsidRPr="00592715">
        <w:rPr>
          <w:vertAlign w:val="subscript"/>
        </w:rPr>
        <w:t>m</w:t>
      </w:r>
      <w:proofErr w:type="spellEnd"/>
      <w:r w:rsidRPr="00592715">
        <w:t xml:space="preserve"> </w:t>
      </w:r>
      <w:r w:rsidRPr="00592715">
        <w:sym w:font="Symbol" w:char="F0BB"/>
      </w:r>
      <w:r w:rsidRPr="00592715">
        <w:t xml:space="preserve"> -500 mV, pH 7 </w:t>
      </w:r>
      <w:r w:rsidRPr="00592715">
        <w:fldChar w:fldCharType="begin"/>
      </w:r>
      <w:r w:rsidR="00925A53" w:rsidRPr="00592715">
        <w:instrText xml:space="preserve"> ADDIN EN.CITE &lt;EndNote&gt;&lt;Cite&gt;&lt;Author&gt;Mayhew&lt;/Author&gt;&lt;Year&gt;1978&lt;/Year&gt;&lt;RecNum&gt;39&lt;/RecNum&gt;&lt;DisplayText&gt;&lt;style face="superscript"&gt;[18]&lt;/style&gt;&lt;/DisplayText&gt;&lt;record&gt;&lt;rec-number&gt;39&lt;/rec-number&gt;&lt;foreign-keys&gt;&lt;key app="EN" db-id="apx09s99bpvz96e92eqvvaz0zveezrzszdt9" timestamp="1649869686"&gt;39&lt;/key&gt;&lt;/foreign-keys&gt;&lt;ref-type name="Journal Article"&gt;17&lt;/ref-type&gt;&lt;contributors&gt;&lt;authors&gt;&lt;author&gt;Mayhew, S. G.&lt;/author&gt;&lt;/authors&gt;&lt;/contributors&gt;&lt;titles&gt;&lt;title&gt;&lt;style face="normal" font="default" size="100%"&gt;Redox Potential of Dithionite and SO&lt;/style&gt;&lt;style face="subscript" font="default" size="100%"&gt;2&lt;/style&gt;&lt;style face="superscript" font="default" size="100%"&gt;-&lt;/style&gt;&lt;style face="normal" font="default" size="100%"&gt; from Equilibrium Reactions with Flavodoxins, Methyl Viologen and Hydrogen Plus Hydrogenase&lt;/style&gt;&lt;/title&gt;&lt;secondary-title&gt;European Journal of Biochemistry&lt;/secondary-title&gt;&lt;alt-title&gt;Eur J Biochem&lt;/alt-title&gt;&lt;/titles&gt;&lt;periodical&gt;&lt;full-title&gt;European Journal of Biochemistry&lt;/full-title&gt;&lt;abbr-1&gt;Eur. J. Biochem.&lt;/abbr-1&gt;&lt;/periodical&gt;&lt;pages&gt;535-547&lt;/pages&gt;&lt;volume&gt;85&lt;/volume&gt;&lt;number&gt;2&lt;/number&gt;&lt;dates&gt;&lt;year&gt;1978&lt;/year&gt;&lt;/dates&gt;&lt;isbn&gt;0014-2956&lt;/isbn&gt;&lt;accession-num&gt;WOS:A1978EX71100029&lt;/accession-num&gt;&lt;urls&gt;&lt;related-urls&gt;&lt;url&gt;&lt;style face="underline" font="default" size="100%"&gt;&amp;lt;Go to ISI&amp;gt;://WOS:A1978EX71100029&lt;/style&gt;&lt;/url&gt;&lt;/related-urls&gt;&lt;/urls&gt;&lt;electronic-resource-num&gt;DOI 10.1111/j.1432-1033.1978.tb12269.x&lt;/electronic-resource-num&gt;&lt;language&gt;English&lt;/language&gt;&lt;/record&gt;&lt;/Cite&gt;&lt;/EndNote&gt;</w:instrText>
      </w:r>
      <w:r w:rsidRPr="00592715">
        <w:fldChar w:fldCharType="separate"/>
      </w:r>
      <w:r w:rsidR="00925A53" w:rsidRPr="00592715">
        <w:rPr>
          <w:vertAlign w:val="superscript"/>
        </w:rPr>
        <w:t>[18]</w:t>
      </w:r>
      <w:r w:rsidRPr="00592715">
        <w:fldChar w:fldCharType="end"/>
      </w:r>
      <w:r w:rsidRPr="00592715">
        <w:t>) by coupled N</w:t>
      </w:r>
      <w:r w:rsidRPr="00592715">
        <w:rPr>
          <w:vertAlign w:val="subscript"/>
        </w:rPr>
        <w:t>2</w:t>
      </w:r>
      <w:r w:rsidRPr="00592715">
        <w:t>O reduction</w:t>
      </w:r>
      <w:r w:rsidR="00973F7D" w:rsidRPr="00592715">
        <w:t xml:space="preserve"> and</w:t>
      </w:r>
      <w:r w:rsidRPr="00592715">
        <w:t xml:space="preserve"> our interpretation was that little or no electron transfer had occurred from chemically reduced MtrCAB to N</w:t>
      </w:r>
      <w:r w:rsidRPr="00592715">
        <w:rPr>
          <w:vertAlign w:val="subscript"/>
        </w:rPr>
        <w:t>2</w:t>
      </w:r>
      <w:r w:rsidRPr="00592715">
        <w:t>O Reductase.</w:t>
      </w:r>
    </w:p>
    <w:p w14:paraId="052085B1" w14:textId="698AB79A" w:rsidR="00EB0899" w:rsidRPr="00592715" w:rsidRDefault="00EB0899" w:rsidP="00EB0899">
      <w:pPr>
        <w:pStyle w:val="P1"/>
      </w:pPr>
      <w:r w:rsidRPr="00592715">
        <w:t>We reasoned that electron transfer from MtrCAB to encapsulated N</w:t>
      </w:r>
      <w:r w:rsidRPr="00592715">
        <w:rPr>
          <w:vertAlign w:val="subscript"/>
        </w:rPr>
        <w:t>2</w:t>
      </w:r>
      <w:r w:rsidRPr="00592715">
        <w:t>O Reductase should be enhanced if MV was present in the liposome interiors</w:t>
      </w:r>
      <w:r w:rsidR="00973F7D" w:rsidRPr="00592715">
        <w:t xml:space="preserve"> as a trace mediator of electron transfer</w:t>
      </w:r>
      <w:r w:rsidRPr="00592715">
        <w:t>. MV</w:t>
      </w:r>
      <w:r w:rsidRPr="00592715">
        <w:rPr>
          <w:vertAlign w:val="superscript"/>
        </w:rPr>
        <w:t>●+</w:t>
      </w:r>
      <w:r w:rsidRPr="00592715">
        <w:t xml:space="preserve"> is well described as an effective electron donor to N</w:t>
      </w:r>
      <w:r w:rsidRPr="00592715">
        <w:rPr>
          <w:vertAlign w:val="subscript"/>
        </w:rPr>
        <w:t>2</w:t>
      </w:r>
      <w:r w:rsidRPr="00592715">
        <w:t xml:space="preserve">O Reductase, see above and </w:t>
      </w:r>
      <w:r w:rsidRPr="00592715">
        <w:rPr>
          <w:i/>
          <w:iCs/>
        </w:rPr>
        <w:t>e.g.</w:t>
      </w:r>
      <w:r w:rsidR="00612FA1" w:rsidRPr="00592715">
        <w:t>,</w:t>
      </w:r>
      <w:r w:rsidRPr="00592715">
        <w:t xml:space="preserve"> </w:t>
      </w:r>
      <w:r w:rsidRPr="00592715">
        <w:fldChar w:fldCharType="begin">
          <w:fldData xml:space="preserve">PEVuZE5vdGU+PENpdGU+PEF1dGhvcj5HaG9zaDwvQXV0aG9yPjxZZWFyPjIwMDM8L1llYXI+PFJl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</w:fldData>
        </w:fldChar>
      </w:r>
      <w:r w:rsidR="00925A53" w:rsidRPr="00592715">
        <w:instrText xml:space="preserve"> ADDIN EN.CITE </w:instrText>
      </w:r>
      <w:r w:rsidR="00925A53" w:rsidRPr="00592715">
        <w:fldChar w:fldCharType="begin">
          <w:fldData xml:space="preserve">PEVuZE5vdGU+PENpdGU+PEF1dGhvcj5HaG9zaDwvQXV0aG9yPjxZZWFyPjIwMDM8L1llYXI+PFJl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</w:fldData>
        </w:fldChar>
      </w:r>
      <w:r w:rsidR="00925A53" w:rsidRPr="00592715">
        <w:instrText xml:space="preserve"> ADDIN EN.CITE.DATA </w:instrText>
      </w:r>
      <w:r w:rsidR="00925A53" w:rsidRPr="00592715">
        <w:fldChar w:fldCharType="end"/>
      </w:r>
      <w:r w:rsidRPr="00592715">
        <w:fldChar w:fldCharType="separate"/>
      </w:r>
      <w:r w:rsidR="00925A53" w:rsidRPr="00592715">
        <w:t>[19]</w:t>
      </w:r>
      <w:r w:rsidRPr="00592715">
        <w:fldChar w:fldCharType="end"/>
      </w:r>
      <w:r w:rsidRPr="00592715">
        <w:t>. The hemes of MtrCAB are redox active between 0 and -400 mV</w:t>
      </w:r>
      <w:r w:rsidRPr="00592715">
        <w:fldChar w:fldCharType="begin">
          <w:fldData xml:space="preserve">PEVuZE5vdGU+PENpdGU+PEF1dGhvcj5IYXJ0c2hvcm5lPC9BdXRob3I+PFllYXI+MjAwOTwvWWVh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</w:fldData>
        </w:fldChar>
      </w:r>
      <w:r w:rsidR="001F651B" w:rsidRPr="00592715">
        <w:instrText xml:space="preserve"> ADDIN EN.CITE </w:instrText>
      </w:r>
      <w:r w:rsidR="001F651B" w:rsidRPr="00592715">
        <w:fldChar w:fldCharType="begin">
          <w:fldData xml:space="preserve">PEVuZE5vdGU+PENpdGU+PEF1dGhvcj5IYXJ0c2hvcm5lPC9BdXRob3I+PFllYXI+MjAwOTwvWWVh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</w:fldData>
        </w:fldChar>
      </w:r>
      <w:r w:rsidR="001F651B" w:rsidRPr="00592715">
        <w:instrText xml:space="preserve"> ADDIN EN.CITE.DATA </w:instrText>
      </w:r>
      <w:r w:rsidR="001F651B" w:rsidRPr="00592715">
        <w:fldChar w:fldCharType="end"/>
      </w:r>
      <w:r w:rsidRPr="00592715">
        <w:fldChar w:fldCharType="separate"/>
      </w:r>
      <w:r w:rsidR="001F651B" w:rsidRPr="00592715">
        <w:rPr>
          <w:vertAlign w:val="superscript"/>
        </w:rPr>
        <w:t>[7b]</w:t>
      </w:r>
      <w:r w:rsidRPr="00592715">
        <w:fldChar w:fldCharType="end"/>
      </w:r>
      <w:r w:rsidRPr="00592715">
        <w:t xml:space="preserve"> and have been previously shown</w:t>
      </w:r>
      <w:r w:rsidRPr="00592715">
        <w:fldChar w:fldCharType="begin">
          <w:fldData xml:space="preserve">PEVuZE5vdGU+PENpdGU+PEF1dGhvcj5XaGl0ZTwvQXV0aG9yPjxZZWFyPjIwMTM8L1llYXI+PFJl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==
</w:fldData>
        </w:fldChar>
      </w:r>
      <w:r w:rsidR="00925A53" w:rsidRPr="00592715">
        <w:instrText xml:space="preserve"> ADDIN EN.CITE </w:instrText>
      </w:r>
      <w:r w:rsidR="00925A53" w:rsidRPr="00592715">
        <w:fldChar w:fldCharType="begin">
          <w:fldData xml:space="preserve">PEVuZE5vdGU+PENpdGU+PEF1dGhvcj5XaGl0ZTwvQXV0aG9yPjxZZWFyPjIwMTM8L1llYXI+PFJl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==
</w:fldData>
        </w:fldChar>
      </w:r>
      <w:r w:rsidR="00925A53" w:rsidRPr="00592715">
        <w:instrText xml:space="preserve"> ADDIN EN.CITE.DATA </w:instrText>
      </w:r>
      <w:r w:rsidR="00925A53" w:rsidRPr="00592715">
        <w:fldChar w:fldCharType="end"/>
      </w:r>
      <w:r w:rsidRPr="00592715">
        <w:fldChar w:fldCharType="separate"/>
      </w:r>
      <w:r w:rsidR="00925A53" w:rsidRPr="00592715">
        <w:rPr>
          <w:vertAlign w:val="superscript"/>
        </w:rPr>
        <w:t>[7a, 16]</w:t>
      </w:r>
      <w:r w:rsidRPr="00592715">
        <w:fldChar w:fldCharType="end"/>
      </w:r>
      <w:r w:rsidRPr="00592715">
        <w:t xml:space="preserve"> to catalyse reduction of liposome entrapped MV</w:t>
      </w:r>
      <w:r w:rsidRPr="00592715">
        <w:rPr>
          <w:vertAlign w:val="superscript"/>
        </w:rPr>
        <w:t>2+</w:t>
      </w:r>
      <w:r w:rsidRPr="00592715">
        <w:t xml:space="preserve"> to MV</w:t>
      </w:r>
      <w:r w:rsidRPr="00592715">
        <w:rPr>
          <w:vertAlign w:val="superscript"/>
        </w:rPr>
        <w:t>●+</w:t>
      </w:r>
      <w:r w:rsidRPr="00592715">
        <w:t>. Thus, a small amount of MV</w:t>
      </w:r>
      <w:r w:rsidRPr="00592715">
        <w:rPr>
          <w:vertAlign w:val="superscript"/>
        </w:rPr>
        <w:t>2+</w:t>
      </w:r>
      <w:r w:rsidRPr="00592715">
        <w:t xml:space="preserve"> (10 µM) was added to previously prepared proteoliposomes with the expectation that the MV</w:t>
      </w:r>
      <w:r w:rsidRPr="00592715">
        <w:rPr>
          <w:vertAlign w:val="superscript"/>
        </w:rPr>
        <w:t>●+</w:t>
      </w:r>
      <w:r w:rsidRPr="00592715">
        <w:t xml:space="preserve"> formed on dithionite addition would rapidly cross the lipid bilayers, enter the </w:t>
      </w:r>
      <w:proofErr w:type="gramStart"/>
      <w:r w:rsidRPr="00592715">
        <w:t>liposomes</w:t>
      </w:r>
      <w:proofErr w:type="gramEnd"/>
      <w:r w:rsidRPr="00592715">
        <w:t xml:space="preserve"> and mediate electron transfer from MtrCAB to encapsulated N</w:t>
      </w:r>
      <w:r w:rsidRPr="00592715">
        <w:rPr>
          <w:vertAlign w:val="subscript"/>
        </w:rPr>
        <w:t>2</w:t>
      </w:r>
      <w:r w:rsidRPr="00592715">
        <w:t>O Reductase. Indeed, rapid bleaching of the dithionite absorbance at 315 nm (Figure 3</w:t>
      </w:r>
      <w:proofErr w:type="gramStart"/>
      <w:r w:rsidRPr="00592715">
        <w:t>A,C</w:t>
      </w:r>
      <w:proofErr w:type="gramEnd"/>
      <w:r w:rsidRPr="00592715">
        <w:t>) was observed for proteoliposomes hosting MtrCAB and N</w:t>
      </w:r>
      <w:r w:rsidRPr="00592715">
        <w:rPr>
          <w:vertAlign w:val="subscript"/>
        </w:rPr>
        <w:t>2</w:t>
      </w:r>
      <w:r w:rsidRPr="00592715">
        <w:t>O Reductase when both MV and N</w:t>
      </w:r>
      <w:r w:rsidRPr="00592715">
        <w:rPr>
          <w:vertAlign w:val="subscript"/>
        </w:rPr>
        <w:t>2</w:t>
      </w:r>
      <w:r w:rsidRPr="00592715">
        <w:t xml:space="preserve">O were present. By contrast, parallel experiments for suspensions of proteoliposomes without MtrCAB showed </w:t>
      </w:r>
      <w:r w:rsidR="007A318C" w:rsidRPr="00592715">
        <w:t>almost no</w:t>
      </w:r>
      <w:r w:rsidRPr="00592715">
        <w:t xml:space="preserve"> dithionite oxidation (Figure 3</w:t>
      </w:r>
      <w:proofErr w:type="gramStart"/>
      <w:r w:rsidRPr="00592715">
        <w:t>B,C</w:t>
      </w:r>
      <w:proofErr w:type="gramEnd"/>
      <w:r w:rsidRPr="00592715">
        <w:t>).</w:t>
      </w:r>
    </w:p>
    <w:p w14:paraId="6A3FFAE0" w14:textId="77BDDD70" w:rsidR="0053467E" w:rsidRPr="00592715" w:rsidRDefault="00EB0899" w:rsidP="00EB0899">
      <w:pPr>
        <w:pStyle w:val="P1"/>
      </w:pPr>
      <w:r w:rsidRPr="00592715">
        <w:t>Rates of dithionite-dependent microreactor driven N</w:t>
      </w:r>
      <w:r w:rsidRPr="00592715">
        <w:rPr>
          <w:vertAlign w:val="subscript"/>
        </w:rPr>
        <w:t>2</w:t>
      </w:r>
      <w:r w:rsidRPr="00592715">
        <w:t>O reduction in the presence and absence of MtrCAB were 1.00 and 0.08 ± 0.04 nmol N</w:t>
      </w:r>
      <w:r w:rsidRPr="00592715">
        <w:rPr>
          <w:vertAlign w:val="subscript"/>
        </w:rPr>
        <w:t>2</w:t>
      </w:r>
      <w:r w:rsidRPr="00592715">
        <w:t>O reduced min</w:t>
      </w:r>
      <w:r w:rsidRPr="00592715">
        <w:rPr>
          <w:vertAlign w:val="superscript"/>
        </w:rPr>
        <w:t>-1</w:t>
      </w:r>
      <w:r w:rsidRPr="00592715">
        <w:t xml:space="preserve"> (µL liposome stock)</w:t>
      </w:r>
      <w:r w:rsidRPr="00592715">
        <w:rPr>
          <w:vertAlign w:val="superscript"/>
        </w:rPr>
        <w:t>-1</w:t>
      </w:r>
      <w:r w:rsidRPr="00592715">
        <w:t>, respectively. The ten-fold higher rate in the presence of MtrCAB is far more than can be explained by the slightly higher N</w:t>
      </w:r>
      <w:r w:rsidRPr="00592715">
        <w:rPr>
          <w:vertAlign w:val="subscript"/>
        </w:rPr>
        <w:t>2</w:t>
      </w:r>
      <w:r w:rsidRPr="00592715">
        <w:t xml:space="preserve">O Reductase activity of the MtrCAB containing liposomes (see above). Thus, we concluded that the MtrCAB protein complex provides the primary route for electron transfer across the bilayer to access the interior of the proteoliposome. </w:t>
      </w:r>
    </w:p>
    <w:p w14:paraId="735F4FFC" w14:textId="401E013E" w:rsidR="0053467E" w:rsidRPr="00592715" w:rsidRDefault="0053467E" w:rsidP="0053467E">
      <w:pPr>
        <w:pStyle w:val="P1"/>
      </w:pPr>
      <w:r w:rsidRPr="00592715">
        <w:t xml:space="preserve">Our proposed </w:t>
      </w:r>
      <w:r w:rsidR="00FE21E5" w:rsidRPr="00592715">
        <w:t xml:space="preserve">pathway for </w:t>
      </w:r>
      <w:r w:rsidRPr="00592715">
        <w:t xml:space="preserve">electron transfer in the liposomal microreactors is </w:t>
      </w:r>
      <w:r w:rsidR="00FE21E5" w:rsidRPr="00592715">
        <w:t xml:space="preserve">also </w:t>
      </w:r>
      <w:r w:rsidRPr="00592715">
        <w:t>supported by the behavior of the spectral feature centered on 395 nm (Figure 3</w:t>
      </w:r>
      <w:r w:rsidR="006260B2" w:rsidRPr="00592715">
        <w:t>A,B</w:t>
      </w:r>
      <w:r w:rsidRPr="00592715">
        <w:t>) that arises from MV</w:t>
      </w:r>
      <w:r w:rsidRPr="00592715">
        <w:rPr>
          <w:vertAlign w:val="superscript"/>
        </w:rPr>
        <w:t>●+</w:t>
      </w:r>
      <w:r w:rsidR="006260B2" w:rsidRPr="00592715">
        <w:t>.</w:t>
      </w:r>
      <w:r w:rsidRPr="00592715">
        <w:fldChar w:fldCharType="begin"/>
      </w:r>
      <w:r w:rsidRPr="00592715">
        <w:instrText xml:space="preserve"> ADDIN EN.CITE &lt;EndNote&gt;&lt;Cite&gt;&lt;Author&gt;Tunuli&lt;/Author&gt;&lt;Year&gt;1981&lt;/Year&gt;&lt;RecNum&gt;30&lt;/RecNum&gt;&lt;DisplayText&gt;&lt;style face="superscript"&gt;[5b]&lt;/style&gt;&lt;/DisplayText&gt;&lt;record&gt;&lt;rec-number&gt;30&lt;/rec-number&gt;&lt;foreign-keys&gt;&lt;key app="EN" db-id="apx09s99bpvz96e92eqvvaz0zveezrzszdt9" timestamp="1649497339"&gt;30&lt;/key&gt;&lt;/foreign-keys&gt;&lt;ref-type name="Journal Article"&gt;17&lt;/ref-type&gt;&lt;contributors&gt;&lt;authors&gt;&lt;author&gt;Tunuli, M. S.&lt;/author&gt;&lt;author&gt;Fendler, J. H.&lt;/author&gt;&lt;/authors&gt;&lt;/contributors&gt;&lt;auth-address&gt;Texas a&amp;amp;M Univ,Dept Chem,College Stn,Tx 77843&lt;/auth-address&gt;&lt;titles&gt;&lt;title&gt;Aspects of Artificial Photosynthesis - Photosensitized Electron-Transfer across Bilayers, Charge Separation, and Hydrogen-Production in Anionic Surfactant Vesicles&lt;/title&gt;&lt;secondary-title&gt;Journal of the American Chemical Society&lt;/secondary-title&gt;&lt;alt-title&gt;J Am Chem Soc&amp;#xD;J Am Chem Soc&lt;/alt-title&gt;&lt;/titles&gt;&lt;periodical&gt;&lt;full-title&gt;Journal of the American Chemical Society&lt;/full-title&gt;&lt;abbr-1&gt;J. Am. Chem. Soc.&lt;/abbr-1&gt;&lt;/periodical&gt;&lt;pages&gt;2507-2513&lt;/pages&gt;&lt;volume&gt;103&lt;/volume&gt;&lt;number&gt;10&lt;/number&gt;&lt;dates&gt;&lt;year&gt;1981&lt;/year&gt;&lt;/dates&gt;&lt;isbn&gt;0002-7863&lt;/isbn&gt;&lt;accession-num&gt;WOS:A1981LR07300002&lt;/accession-num&gt;&lt;urls&gt;&lt;related-urls&gt;&lt;url&gt;&amp;lt;Go to ISI&amp;gt;://WOS:A1981LR07300002&lt;/url&gt;&lt;/related-urls&gt;&lt;/urls&gt;&lt;language&gt;English&lt;/language&gt;&lt;/record&gt;&lt;/Cite&gt;&lt;/EndNote&gt;</w:instrText>
      </w:r>
      <w:r w:rsidRPr="00592715">
        <w:fldChar w:fldCharType="separate"/>
      </w:r>
      <w:r w:rsidRPr="00592715">
        <w:rPr>
          <w:vertAlign w:val="superscript"/>
        </w:rPr>
        <w:t>[5b]</w:t>
      </w:r>
      <w:r w:rsidRPr="00592715">
        <w:fldChar w:fldCharType="end"/>
      </w:r>
      <w:r w:rsidRPr="00592715">
        <w:t xml:space="preserve"> With MV</w:t>
      </w:r>
      <w:r w:rsidRPr="00592715">
        <w:rPr>
          <w:vertAlign w:val="superscript"/>
        </w:rPr>
        <w:t>2+</w:t>
      </w:r>
      <w:r w:rsidRPr="00592715">
        <w:t xml:space="preserve"> introduced to the outside of the proteoliposomes the spectral data reveal rapid </w:t>
      </w:r>
      <w:r w:rsidR="006260B2" w:rsidRPr="00592715">
        <w:t>conversion to</w:t>
      </w:r>
      <w:r w:rsidRPr="00592715">
        <w:t xml:space="preserve"> MV</w:t>
      </w:r>
      <w:r w:rsidRPr="00592715">
        <w:rPr>
          <w:vertAlign w:val="superscript"/>
        </w:rPr>
        <w:t>●+</w:t>
      </w:r>
      <w:r w:rsidRPr="00592715">
        <w:t xml:space="preserve"> due to excess sodium dithionite</w:t>
      </w:r>
      <w:r w:rsidR="006260B2" w:rsidRPr="00592715">
        <w:t xml:space="preserve"> (Figure 3D)</w:t>
      </w:r>
      <w:r w:rsidRPr="00592715">
        <w:t>. MV</w:t>
      </w:r>
      <w:r w:rsidRPr="00592715">
        <w:rPr>
          <w:vertAlign w:val="superscript"/>
        </w:rPr>
        <w:t>●+</w:t>
      </w:r>
      <w:r w:rsidRPr="00592715">
        <w:t xml:space="preserve"> can enter the proteoliposomes with relative ease</w:t>
      </w:r>
      <w:r w:rsidRPr="00592715">
        <w:fldChar w:fldCharType="begin">
          <w:fldData xml:space="preserve">PEVuZE5vdGU+PENpdGU+PEF1dGhvcj5Kb25lczwvQXV0aG9yPjxZZWFyPjE5NzY8L1llYXI+PFJl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</w:fldData>
        </w:fldChar>
      </w:r>
      <w:r w:rsidRPr="00592715">
        <w:instrText xml:space="preserve"> ADDIN EN.CITE </w:instrText>
      </w:r>
      <w:r w:rsidRPr="00592715">
        <w:fldChar w:fldCharType="begin">
          <w:fldData xml:space="preserve">PEVuZE5vdGU+PENpdGU+PEF1dGhvcj5Kb25lczwvQXV0aG9yPjxZZWFyPjE5NzY8L1llYXI+PFJl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</w:fldData>
        </w:fldChar>
      </w:r>
      <w:r w:rsidRPr="00592715">
        <w:instrText xml:space="preserve"> ADDIN EN.CITE.DATA </w:instrText>
      </w:r>
      <w:r w:rsidRPr="00592715">
        <w:fldChar w:fldCharType="end"/>
      </w:r>
      <w:r w:rsidRPr="00592715">
        <w:fldChar w:fldCharType="separate"/>
      </w:r>
      <w:r w:rsidRPr="00592715">
        <w:rPr>
          <w:vertAlign w:val="superscript"/>
        </w:rPr>
        <w:t>[5]</w:t>
      </w:r>
      <w:r w:rsidRPr="00592715">
        <w:fldChar w:fldCharType="end"/>
      </w:r>
      <w:r w:rsidRPr="00592715">
        <w:t xml:space="preserve"> and donate electrons to the encapsulated N</w:t>
      </w:r>
      <w:r w:rsidRPr="00592715">
        <w:rPr>
          <w:vertAlign w:val="subscript"/>
        </w:rPr>
        <w:t>2</w:t>
      </w:r>
      <w:r w:rsidRPr="00592715">
        <w:t>O reductase</w:t>
      </w:r>
      <w:r w:rsidR="006260B2" w:rsidRPr="00592715">
        <w:t xml:space="preserve"> as illustrated schematically in Figure 4</w:t>
      </w:r>
      <w:r w:rsidRPr="00592715">
        <w:t>. The reoxidation product, MV</w:t>
      </w:r>
      <w:r w:rsidRPr="00592715">
        <w:rPr>
          <w:vertAlign w:val="superscript"/>
        </w:rPr>
        <w:t>2+</w:t>
      </w:r>
      <w:r w:rsidRPr="00592715">
        <w:t>, is then trapped inside the liposomes due to its higher charge</w:t>
      </w:r>
      <w:r w:rsidR="006260B2" w:rsidRPr="00592715">
        <w:t xml:space="preserve">. </w:t>
      </w:r>
      <w:r w:rsidRPr="00592715">
        <w:t>In the absence of MtrCAB</w:t>
      </w:r>
      <w:r w:rsidR="00FE21E5" w:rsidRPr="00592715">
        <w:t xml:space="preserve"> </w:t>
      </w:r>
      <w:r w:rsidRPr="00592715">
        <w:t>the MV</w:t>
      </w:r>
      <w:r w:rsidRPr="00592715">
        <w:rPr>
          <w:vertAlign w:val="superscript"/>
        </w:rPr>
        <w:t>●+</w:t>
      </w:r>
      <w:r w:rsidRPr="00592715">
        <w:t xml:space="preserve"> concentration falls rapidly to a negligible level </w:t>
      </w:r>
      <w:r w:rsidR="006260B2" w:rsidRPr="00592715">
        <w:t>(Figure 3D black)</w:t>
      </w:r>
      <w:r w:rsidR="004C5921" w:rsidRPr="00592715">
        <w:t xml:space="preserve">. This is because </w:t>
      </w:r>
      <w:r w:rsidRPr="00592715">
        <w:t>the internal MV</w:t>
      </w:r>
      <w:r w:rsidRPr="00592715">
        <w:rPr>
          <w:vertAlign w:val="superscript"/>
        </w:rPr>
        <w:t>2+</w:t>
      </w:r>
      <w:r w:rsidRPr="00592715">
        <w:t xml:space="preserve"> and external dithionite pools are insulated from one another on the timescale of these experiments</w:t>
      </w:r>
      <w:r w:rsidR="004C5921" w:rsidRPr="00592715">
        <w:t xml:space="preserve"> (Figure 4A)</w:t>
      </w:r>
      <w:r w:rsidRPr="00592715">
        <w:t>. In the presence of MtrCAB, the internal MV</w:t>
      </w:r>
      <w:r w:rsidRPr="00592715">
        <w:rPr>
          <w:vertAlign w:val="superscript"/>
        </w:rPr>
        <w:t>2+</w:t>
      </w:r>
      <w:r w:rsidRPr="00592715">
        <w:t xml:space="preserve"> is re-reduced by electrons supplied from external dithionite </w:t>
      </w:r>
      <w:r w:rsidRPr="00592715">
        <w:t xml:space="preserve">via </w:t>
      </w:r>
      <w:r w:rsidR="00FE21E5" w:rsidRPr="00592715">
        <w:t xml:space="preserve">the </w:t>
      </w:r>
      <w:r w:rsidRPr="00592715">
        <w:t xml:space="preserve">MtrCAB </w:t>
      </w:r>
      <w:r w:rsidR="00FE21E5" w:rsidRPr="00592715">
        <w:t xml:space="preserve">electron conduit </w:t>
      </w:r>
      <w:r w:rsidR="004C5921" w:rsidRPr="00592715">
        <w:t>(</w:t>
      </w:r>
      <w:r w:rsidRPr="00592715">
        <w:t xml:space="preserve">Figure </w:t>
      </w:r>
      <w:r w:rsidR="00D44BF2" w:rsidRPr="00592715">
        <w:t>4</w:t>
      </w:r>
      <w:r w:rsidRPr="00592715">
        <w:t>B</w:t>
      </w:r>
      <w:r w:rsidR="004C5921" w:rsidRPr="00592715">
        <w:t>)</w:t>
      </w:r>
      <w:r w:rsidRPr="00592715">
        <w:t>. This process maintains MV</w:t>
      </w:r>
      <w:r w:rsidRPr="00592715">
        <w:rPr>
          <w:vertAlign w:val="superscript"/>
        </w:rPr>
        <w:t>●+</w:t>
      </w:r>
      <w:r w:rsidRPr="00592715">
        <w:t xml:space="preserve"> in </w:t>
      </w:r>
      <w:r w:rsidR="004C5921" w:rsidRPr="00592715">
        <w:t>steady state</w:t>
      </w:r>
      <w:r w:rsidRPr="00592715">
        <w:t xml:space="preserve"> (Figure 3D</w:t>
      </w:r>
      <w:r w:rsidR="004C5921" w:rsidRPr="00592715">
        <w:t xml:space="preserve"> red</w:t>
      </w:r>
      <w:r w:rsidRPr="00592715">
        <w:t>) at a concentration indicative of electron transfer from MtrCAB to MV</w:t>
      </w:r>
      <w:r w:rsidRPr="00592715">
        <w:rPr>
          <w:vertAlign w:val="superscript"/>
        </w:rPr>
        <w:t>2+</w:t>
      </w:r>
      <w:r w:rsidRPr="00592715">
        <w:t xml:space="preserve"> being faster than that from MV</w:t>
      </w:r>
      <w:r w:rsidRPr="00592715">
        <w:rPr>
          <w:vertAlign w:val="superscript"/>
        </w:rPr>
        <w:t>●+</w:t>
      </w:r>
      <w:r w:rsidRPr="00592715">
        <w:t xml:space="preserve"> to N</w:t>
      </w:r>
      <w:r w:rsidRPr="00592715">
        <w:rPr>
          <w:vertAlign w:val="subscript"/>
        </w:rPr>
        <w:t>2</w:t>
      </w:r>
      <w:r w:rsidRPr="00592715">
        <w:t>O Reductase. When dithionite has been depleted, after approximately 9 min, MV</w:t>
      </w:r>
      <w:r w:rsidRPr="00592715">
        <w:rPr>
          <w:vertAlign w:val="superscript"/>
        </w:rPr>
        <w:t>●+</w:t>
      </w:r>
      <w:r w:rsidRPr="00592715">
        <w:t xml:space="preserve"> becomes rapidly oxidized through electron transfer to the excess of N</w:t>
      </w:r>
      <w:r w:rsidRPr="00592715">
        <w:rPr>
          <w:vertAlign w:val="subscript"/>
        </w:rPr>
        <w:t>2</w:t>
      </w:r>
      <w:r w:rsidRPr="00592715">
        <w:t>O cataly</w:t>
      </w:r>
      <w:r w:rsidR="004C5921" w:rsidRPr="00592715">
        <w:t>z</w:t>
      </w:r>
      <w:r w:rsidRPr="00592715">
        <w:t>ed by N</w:t>
      </w:r>
      <w:r w:rsidRPr="00592715">
        <w:rPr>
          <w:vertAlign w:val="subscript"/>
        </w:rPr>
        <w:t>2</w:t>
      </w:r>
      <w:r w:rsidRPr="00592715">
        <w:t xml:space="preserve">O Reductase (Figure </w:t>
      </w:r>
      <w:r w:rsidR="00D44BF2" w:rsidRPr="00592715">
        <w:t>4</w:t>
      </w:r>
      <w:r w:rsidRPr="00592715">
        <w:t xml:space="preserve">B). The turnover number (TON) for MV is 20 and limited by the complete consumption of dithionite in these experiments.   </w:t>
      </w:r>
    </w:p>
    <w:p w14:paraId="663E0CBF" w14:textId="3D3A4378" w:rsidR="004C5921" w:rsidRPr="002A5BD9" w:rsidRDefault="00FE21E5" w:rsidP="005D6FD3">
      <w:pPr>
        <w:pStyle w:val="P1"/>
      </w:pPr>
      <w:r w:rsidRPr="00592715">
        <w:t>To demonstrate p</w:t>
      </w:r>
      <w:r w:rsidR="00E8153D" w:rsidRPr="00592715">
        <w:t>hotocatalytic removal of N</w:t>
      </w:r>
      <w:r w:rsidR="00E8153D" w:rsidRPr="00592715">
        <w:rPr>
          <w:vertAlign w:val="subscript"/>
        </w:rPr>
        <w:t>2</w:t>
      </w:r>
      <w:r w:rsidR="00E8153D" w:rsidRPr="00592715">
        <w:t>O by</w:t>
      </w:r>
      <w:r w:rsidRPr="00592715">
        <w:t xml:space="preserve"> the</w:t>
      </w:r>
      <w:r w:rsidR="00E8153D" w:rsidRPr="00592715">
        <w:t xml:space="preserve"> liposomal microreactors </w:t>
      </w:r>
      <w:r w:rsidRPr="00592715">
        <w:t xml:space="preserve">we replaced sodium dithionite with irradiated </w:t>
      </w:r>
      <w:r w:rsidR="00E8153D" w:rsidRPr="00592715">
        <w:t>graphitic N-doped carbon dots</w:t>
      </w:r>
      <w:r w:rsidRPr="00592715">
        <w:t xml:space="preserve"> as the external source of electrons. These photosensitizer nanoparticles</w:t>
      </w:r>
      <w:r w:rsidR="00E8153D" w:rsidRPr="00592715">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instrText xml:space="preserve"> ADDIN EN.CITE </w:instrText>
      </w:r>
      <w:r w:rsidR="00925A53" w:rsidRPr="00592715">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instrText xml:space="preserve"> ADDIN EN.CITE.DATA </w:instrText>
      </w:r>
      <w:r w:rsidR="00925A53" w:rsidRPr="00592715">
        <w:fldChar w:fldCharType="end"/>
      </w:r>
      <w:r w:rsidR="00E8153D" w:rsidRPr="00592715">
        <w:fldChar w:fldCharType="separate"/>
      </w:r>
      <w:r w:rsidR="00925A53" w:rsidRPr="00592715">
        <w:rPr>
          <w:vertAlign w:val="superscript"/>
        </w:rPr>
        <w:t>[20]</w:t>
      </w:r>
      <w:r w:rsidR="00E8153D" w:rsidRPr="00592715">
        <w:fldChar w:fldCharType="end"/>
      </w:r>
      <w:r w:rsidR="00E8153D" w:rsidRPr="00592715">
        <w:t xml:space="preserve"> have negative surface charge and a diameter of 3.1 ± 1.1 nm (Figure S</w:t>
      </w:r>
      <w:r w:rsidR="004C5921" w:rsidRPr="00592715">
        <w:t>5</w:t>
      </w:r>
      <w:r w:rsidR="00E8153D" w:rsidRPr="00592715">
        <w:t>). They readily photoreduce MV</w:t>
      </w:r>
      <w:r w:rsidR="00E8153D" w:rsidRPr="00592715">
        <w:rPr>
          <w:vertAlign w:val="superscript"/>
        </w:rPr>
        <w:t>2+</w:t>
      </w:r>
      <w:r w:rsidR="00E8153D" w:rsidRPr="00592715">
        <w:t xml:space="preserve"> when irradiated with white light in the presence of EDTA (ethylenediaminetetraacetic acid) as sacrificial electron donor.</w:t>
      </w:r>
      <w:r w:rsidR="00E8153D" w:rsidRPr="00592715">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instrText xml:space="preserve"> ADDIN EN.CITE </w:instrText>
      </w:r>
      <w:r w:rsidR="00925A53" w:rsidRPr="00592715">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instrText xml:space="preserve"> ADDIN EN.CITE.DATA </w:instrText>
      </w:r>
      <w:r w:rsidR="00925A53" w:rsidRPr="00592715">
        <w:fldChar w:fldCharType="end"/>
      </w:r>
      <w:r w:rsidR="00E8153D" w:rsidRPr="00592715">
        <w:fldChar w:fldCharType="separate"/>
      </w:r>
      <w:r w:rsidR="00925A53" w:rsidRPr="00592715">
        <w:rPr>
          <w:vertAlign w:val="superscript"/>
        </w:rPr>
        <w:t>[20]</w:t>
      </w:r>
      <w:r w:rsidR="00E8153D" w:rsidRPr="00592715">
        <w:fldChar w:fldCharType="end"/>
      </w:r>
      <w:r w:rsidR="00E8153D" w:rsidRPr="00592715">
        <w:t xml:space="preserve"> The </w:t>
      </w:r>
      <w:r w:rsidR="00E8153D" w:rsidRPr="002A5BD9">
        <w:t>nanoparticles also catalyze light-driven transmembrane electron transfer through MtrCAB.</w:t>
      </w:r>
      <w:r w:rsidR="00E8153D" w:rsidRPr="002A5BD9">
        <w:fldChar w:fldCharType="begin">
          <w:fldData xml:space="preserve">PEVuZE5vdGU+PENpdGU+PEF1dGhvcj5QaXBlcjwvQXV0aG9yPjxZZWFyPjIwMjE8L1llYXI+PFJl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</w:fldData>
        </w:fldChar>
      </w:r>
      <w:r w:rsidR="00925A53" w:rsidRPr="002A5BD9">
        <w:instrText xml:space="preserve"> ADDIN EN.CITE </w:instrText>
      </w:r>
      <w:r w:rsidR="00925A53" w:rsidRPr="002A5BD9">
        <w:fldChar w:fldCharType="begin">
          <w:fldData xml:space="preserve">PEVuZE5vdGU+PENpdGU+PEF1dGhvcj5QaXBlcjwvQXV0aG9yPjxZZWFyPjIwMjE8L1llYXI+PFJl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</w:fldData>
        </w:fldChar>
      </w:r>
      <w:r w:rsidR="00925A53" w:rsidRPr="002A5BD9">
        <w:instrText xml:space="preserve"> ADDIN EN.CITE.DATA </w:instrText>
      </w:r>
      <w:r w:rsidR="00925A53" w:rsidRPr="002A5BD9">
        <w:fldChar w:fldCharType="end"/>
      </w:r>
      <w:r w:rsidR="00E8153D" w:rsidRPr="002A5BD9">
        <w:fldChar w:fldCharType="separate"/>
      </w:r>
      <w:r w:rsidR="00925A53" w:rsidRPr="002A5BD9">
        <w:rPr>
          <w:vertAlign w:val="superscript"/>
        </w:rPr>
        <w:t>[15, 21]</w:t>
      </w:r>
      <w:r w:rsidR="00E8153D" w:rsidRPr="002A5BD9">
        <w:fldChar w:fldCharType="end"/>
      </w:r>
      <w:r w:rsidR="00E8153D" w:rsidRPr="002A5BD9">
        <w:t xml:space="preserve"> </w:t>
      </w:r>
    </w:p>
    <w:p w14:paraId="6DB66273" w14:textId="2D80B702" w:rsidR="005D6FD3" w:rsidRPr="002A5BD9" w:rsidRDefault="00026C12" w:rsidP="005D6FD3">
      <w:pPr>
        <w:pStyle w:val="P1"/>
      </w:pPr>
      <w:r w:rsidRPr="002A5BD9">
        <w:t>Gas chromatography was used to assess photocatalytic removal of N</w:t>
      </w:r>
      <w:r w:rsidRPr="002A5BD9">
        <w:rPr>
          <w:vertAlign w:val="subscript"/>
        </w:rPr>
        <w:t>2</w:t>
      </w:r>
      <w:r w:rsidRPr="002A5BD9">
        <w:t xml:space="preserve">O by our liposome microreactors (Figure </w:t>
      </w:r>
      <w:r w:rsidR="00D44BF2" w:rsidRPr="002A5BD9">
        <w:t>5A</w:t>
      </w:r>
      <w:r w:rsidR="00251256" w:rsidRPr="002A5BD9">
        <w:t>). Headspace N</w:t>
      </w:r>
      <w:r w:rsidR="00251256" w:rsidRPr="002A5BD9">
        <w:rPr>
          <w:vertAlign w:val="subscript"/>
        </w:rPr>
        <w:t>2</w:t>
      </w:r>
      <w:r w:rsidR="00251256" w:rsidRPr="002A5BD9">
        <w:t xml:space="preserve">O concentration was sampled over 8 </w:t>
      </w:r>
      <w:proofErr w:type="spellStart"/>
      <w:r w:rsidR="00251256" w:rsidRPr="002A5BD9">
        <w:t>hr</w:t>
      </w:r>
      <w:proofErr w:type="spellEnd"/>
      <w:r w:rsidR="00251256" w:rsidRPr="002A5BD9">
        <w:t xml:space="preserve">, with white-light irradiation in the first 4 </w:t>
      </w:r>
      <w:proofErr w:type="spellStart"/>
      <w:r w:rsidR="00251256" w:rsidRPr="002A5BD9">
        <w:t>hr</w:t>
      </w:r>
      <w:proofErr w:type="spellEnd"/>
      <w:r w:rsidR="00251256" w:rsidRPr="002A5BD9">
        <w:t>, for suspensions of proteoliposomes containing MV, N</w:t>
      </w:r>
      <w:r w:rsidR="00251256" w:rsidRPr="002A5BD9">
        <w:rPr>
          <w:vertAlign w:val="subscript"/>
        </w:rPr>
        <w:t>2</w:t>
      </w:r>
      <w:r w:rsidR="00251256" w:rsidRPr="002A5BD9">
        <w:t xml:space="preserve">O, graphitic N-doped carbon dots and 25 mM EDTA. </w:t>
      </w:r>
      <w:bookmarkStart w:id="1" w:name="_Hlk110525558"/>
      <w:r w:rsidR="005D6FD3" w:rsidRPr="002A5BD9">
        <w:t>The headspace N</w:t>
      </w:r>
      <w:r w:rsidR="005D6FD3" w:rsidRPr="002A5BD9">
        <w:rPr>
          <w:vertAlign w:val="subscript"/>
        </w:rPr>
        <w:t>2</w:t>
      </w:r>
      <w:r w:rsidR="005D6FD3" w:rsidRPr="002A5BD9">
        <w:t>O concentration dropped significantly only for those proteoliposomes that include</w:t>
      </w:r>
      <w:r w:rsidR="005C2D74" w:rsidRPr="002A5BD9">
        <w:t>d</w:t>
      </w:r>
      <w:r w:rsidR="005D6FD3" w:rsidRPr="002A5BD9">
        <w:t xml:space="preserve"> MtrCAB</w:t>
      </w:r>
      <w:r w:rsidR="00E05289" w:rsidRPr="002A5BD9">
        <w:t xml:space="preserve"> (Figure </w:t>
      </w:r>
      <w:r w:rsidR="00D44BF2" w:rsidRPr="002A5BD9">
        <w:t>5A</w:t>
      </w:r>
      <w:r w:rsidR="00FB0273" w:rsidRPr="002A5BD9">
        <w:t>, Figure S</w:t>
      </w:r>
      <w:r w:rsidR="000E599F" w:rsidRPr="002A5BD9">
        <w:t>6</w:t>
      </w:r>
      <w:r w:rsidR="00592715" w:rsidRPr="002A5BD9">
        <w:t>A</w:t>
      </w:r>
      <w:r w:rsidR="00E05289" w:rsidRPr="002A5BD9">
        <w:t>)</w:t>
      </w:r>
      <w:r w:rsidR="005C2D74" w:rsidRPr="002A5BD9">
        <w:t xml:space="preserve">. This behavior </w:t>
      </w:r>
      <w:r w:rsidR="00B23D00" w:rsidRPr="002A5BD9">
        <w:t xml:space="preserve">continued in the dark </w:t>
      </w:r>
      <w:r w:rsidR="005C2D74" w:rsidRPr="002A5BD9">
        <w:t>because, even after irradiation, N</w:t>
      </w:r>
      <w:r w:rsidR="005C2D74" w:rsidRPr="002A5BD9">
        <w:rPr>
          <w:vertAlign w:val="subscript"/>
        </w:rPr>
        <w:t>2</w:t>
      </w:r>
      <w:r w:rsidR="005C2D74" w:rsidRPr="002A5BD9">
        <w:t>O continued to transfer from the head space gas to the reaction liquid due to a slow gas exchange between these</w:t>
      </w:r>
      <w:r w:rsidR="00B23D00" w:rsidRPr="002A5BD9">
        <w:t xml:space="preserve"> phases as described below (Figure 5B, Figure S</w:t>
      </w:r>
      <w:r w:rsidR="001405B3" w:rsidRPr="002A5BD9">
        <w:t>6</w:t>
      </w:r>
      <w:r w:rsidR="00592715" w:rsidRPr="002A5BD9">
        <w:t>B</w:t>
      </w:r>
      <w:r w:rsidR="00B23D00" w:rsidRPr="002A5BD9">
        <w:t>).</w:t>
      </w:r>
      <w:r w:rsidR="00E05289" w:rsidRPr="002A5BD9">
        <w:t xml:space="preserve"> </w:t>
      </w:r>
      <w:r w:rsidR="005D6FD3" w:rsidRPr="002A5BD9">
        <w:t xml:space="preserve"> </w:t>
      </w:r>
      <w:bookmarkEnd w:id="1"/>
    </w:p>
    <w:p w14:paraId="6BB3300E" w14:textId="3D10C2A3" w:rsidR="005D6FD3" w:rsidRPr="002A5BD9" w:rsidRDefault="005D6FD3" w:rsidP="005D6FD3">
      <w:pPr>
        <w:pStyle w:val="P1"/>
      </w:pPr>
      <w:r w:rsidRPr="002A5BD9">
        <w:t xml:space="preserve">The integrity of the liposome bilayers </w:t>
      </w:r>
      <w:r w:rsidR="00D4017D" w:rsidRPr="002A5BD9">
        <w:t xml:space="preserve">during </w:t>
      </w:r>
      <w:r w:rsidR="004C5921" w:rsidRPr="002A5BD9">
        <w:t>light driven</w:t>
      </w:r>
      <w:r w:rsidR="00D4017D" w:rsidRPr="002A5BD9">
        <w:t xml:space="preserve"> N</w:t>
      </w:r>
      <w:r w:rsidR="00D4017D" w:rsidRPr="002A5BD9">
        <w:rPr>
          <w:vertAlign w:val="subscript"/>
        </w:rPr>
        <w:t>2</w:t>
      </w:r>
      <w:r w:rsidR="00D4017D" w:rsidRPr="002A5BD9">
        <w:t xml:space="preserve">O removal </w:t>
      </w:r>
      <w:r w:rsidR="00945755" w:rsidRPr="002A5BD9">
        <w:t>was</w:t>
      </w:r>
      <w:r w:rsidRPr="002A5BD9">
        <w:t xml:space="preserve"> evident from control experiments which revealed that the activity of N</w:t>
      </w:r>
      <w:r w:rsidRPr="002A5BD9">
        <w:rPr>
          <w:vertAlign w:val="subscript"/>
        </w:rPr>
        <w:t>2</w:t>
      </w:r>
      <w:r w:rsidRPr="002A5BD9">
        <w:t>O Reductase, when free in solution, was lowered 15</w:t>
      </w:r>
      <w:r w:rsidRPr="002A5BD9">
        <w:sym w:font="Symbol" w:char="F0B4"/>
      </w:r>
      <w:r w:rsidRPr="002A5BD9">
        <w:t xml:space="preserve"> by incubation with 25 mM EDTA</w:t>
      </w:r>
      <w:r w:rsidR="00840A61" w:rsidRPr="002A5BD9">
        <w:t xml:space="preserve"> for 10 min</w:t>
      </w:r>
      <w:r w:rsidRPr="002A5BD9">
        <w:t>, e.g., Figure S</w:t>
      </w:r>
      <w:r w:rsidR="004C5921" w:rsidRPr="002A5BD9">
        <w:t>3</w:t>
      </w:r>
      <w:r w:rsidRPr="002A5BD9">
        <w:t>B</w:t>
      </w:r>
      <w:r w:rsidR="00840A61" w:rsidRPr="002A5BD9">
        <w:t>. We expected further loss of function over time and a</w:t>
      </w:r>
      <w:r w:rsidR="003001CB" w:rsidRPr="002A5BD9">
        <w:t xml:space="preserve">ttribute </w:t>
      </w:r>
      <w:r w:rsidR="00840A61" w:rsidRPr="002A5BD9">
        <w:t xml:space="preserve">this to </w:t>
      </w:r>
      <w:r w:rsidRPr="002A5BD9">
        <w:t>chelation of the copper-cofactors essential for enzyme function or the calcium ions that stabilize the dimer interface.</w:t>
      </w:r>
      <w:r w:rsidR="003D0D3D" w:rsidRPr="002A5BD9">
        <w:fldChar w:fldCharType="begin"/>
      </w:r>
      <w:r w:rsidR="003D0D3D" w:rsidRPr="002A5BD9">
        <w:instrText xml:space="preserve"> ADDIN EN.CITE &lt;EndNote&gt;&lt;Cite&gt;&lt;Author&gt;Schneider&lt;/Author&gt;&lt;Year&gt;2016&lt;/Year&gt;&lt;RecNum&gt;47&lt;/RecNum&gt;&lt;DisplayText&gt;&lt;style face="superscript"&gt;[22]&lt;/style&gt;&lt;/DisplayText&gt;&lt;record&gt;&lt;rec-number&gt;47&lt;/rec-number&gt;&lt;foreign-keys&gt;&lt;key app="EN" db-id="apx09s99bpvz96e92eqvvaz0zveezrzszdt9" timestamp="1657558531"&gt;47&lt;/key&gt;&lt;/foreign-keys&gt;&lt;ref-type name="Journal Article"&gt;17&lt;/ref-type&gt;&lt;contributors&gt;&lt;authors&gt;&lt;author&gt;Schneider, L. K.&lt;/author&gt;&lt;author&gt;Einsle, O.&lt;/author&gt;&lt;/authors&gt;&lt;/contributors&gt;&lt;auth-address&gt;Univ Freiburg, Inst Biochem, Albertstr 21, D-79104 Freiburg, Germany&amp;#xD;BIOSS Ctr Biol Signalling Studies, D-79104 Freiburg, Germany&lt;/auth-address&gt;&lt;titles&gt;&lt;title&gt;Role of Calcium in Secondary Structure Stabilization during Maturation of Nitrous Oxide Reductase&lt;/title&gt;&lt;secondary-title&gt;Biochemistry&lt;/secondary-title&gt;&lt;alt-title&gt;Biochemistry-Us&lt;/alt-title&gt;&lt;/titles&gt;&lt;pages&gt;1433-1440&lt;/pages&gt;&lt;volume&gt;55&lt;/volume&gt;&lt;number&gt;10&lt;/number&gt;&lt;keywords&gt;&lt;keyword&gt;denitrifying pseudomonas-stutzeri&lt;/keyword&gt;&lt;keyword&gt;copper-sulfur cluster&lt;/keyword&gt;&lt;keyword&gt;nos gene-cluster&lt;/keyword&gt;&lt;keyword&gt;multicopper enzyme&lt;/keyword&gt;&lt;keyword&gt;cu-a&lt;/keyword&gt;&lt;keyword&gt;n2o&lt;/keyword&gt;&lt;keyword&gt;protein&lt;/keyword&gt;&lt;keyword&gt;resolution&lt;/keyword&gt;&lt;keyword&gt;denitrification&lt;/keyword&gt;&lt;keyword&gt;purification&lt;/keyword&gt;&lt;/keywords&gt;&lt;dates&gt;&lt;year&gt;2016&lt;/year&gt;&lt;pub-dates&gt;&lt;date&gt;Mar 15&lt;/date&gt;&lt;/pub-dates&gt;&lt;/dates&gt;&lt;isbn&gt;0006-2960&lt;/isbn&gt;&lt;accession-num&gt;WOS:000372392000002&lt;/accession-num&gt;&lt;urls&gt;&lt;related-urls&gt;&lt;url&gt;&amp;lt;Go to ISI&amp;gt;://WOS:000372392000002&lt;/url&gt;&lt;/related-urls&gt;&lt;/urls&gt;&lt;electronic-resource-num&gt;10.1021/acs.biochem.5b01278&lt;/electronic-resource-num&gt;&lt;language&gt;English&lt;/language&gt;&lt;/record&gt;&lt;/Cite&gt;&lt;/EndNote&gt;</w:instrText>
      </w:r>
      <w:r w:rsidR="003D0D3D" w:rsidRPr="002A5BD9">
        <w:fldChar w:fldCharType="separate"/>
      </w:r>
      <w:r w:rsidR="003D0D3D" w:rsidRPr="002A5BD9">
        <w:rPr>
          <w:vertAlign w:val="superscript"/>
        </w:rPr>
        <w:t>[22]</w:t>
      </w:r>
      <w:r w:rsidR="003D0D3D" w:rsidRPr="002A5BD9">
        <w:fldChar w:fldCharType="end"/>
      </w:r>
      <w:r w:rsidRPr="002A5BD9">
        <w:t xml:space="preserve"> Thus, a key role of the liposomal membrane during light driven N</w:t>
      </w:r>
      <w:r w:rsidRPr="002A5BD9">
        <w:rPr>
          <w:vertAlign w:val="subscript"/>
        </w:rPr>
        <w:t>2</w:t>
      </w:r>
      <w:r w:rsidRPr="002A5BD9">
        <w:t>O reduction is separation of the aqueous redox compartments and mimicry of the design principles of natural photosynthesis such that the sacrificial electron source EDTA does not contact internal N</w:t>
      </w:r>
      <w:r w:rsidRPr="002A5BD9">
        <w:rPr>
          <w:vertAlign w:val="subscript"/>
        </w:rPr>
        <w:t>2</w:t>
      </w:r>
      <w:r w:rsidRPr="002A5BD9">
        <w:t>O Reductase.</w:t>
      </w:r>
    </w:p>
    <w:p w14:paraId="5FDFB5AB" w14:textId="3DF99820" w:rsidR="00E02E8F" w:rsidRPr="002A5BD9" w:rsidRDefault="00D8055A" w:rsidP="00EB0899">
      <w:pPr>
        <w:pStyle w:val="P1"/>
      </w:pPr>
      <w:r w:rsidRPr="002A5BD9">
        <w:t>G</w:t>
      </w:r>
      <w:r w:rsidR="00174415" w:rsidRPr="002A5BD9">
        <w:t>as chromatography provided direct evidence for N</w:t>
      </w:r>
      <w:r w:rsidR="00174415" w:rsidRPr="002A5BD9">
        <w:rPr>
          <w:vertAlign w:val="subscript"/>
        </w:rPr>
        <w:t>2</w:t>
      </w:r>
      <w:r w:rsidR="00174415" w:rsidRPr="002A5BD9">
        <w:t xml:space="preserve">O reduction by internalized enzyme and </w:t>
      </w:r>
      <w:r w:rsidR="00925E10" w:rsidRPr="002A5BD9">
        <w:t xml:space="preserve">supports </w:t>
      </w:r>
      <w:r w:rsidR="00174415" w:rsidRPr="002A5BD9">
        <w:t>the primary role of MtrCAB in trans-membrane electron transfer. The slower rate of N</w:t>
      </w:r>
      <w:r w:rsidR="00174415" w:rsidRPr="002A5BD9">
        <w:rPr>
          <w:vertAlign w:val="subscript"/>
        </w:rPr>
        <w:t>2</w:t>
      </w:r>
      <w:r w:rsidR="00174415" w:rsidRPr="002A5BD9">
        <w:t>O removal by irradiat</w:t>
      </w:r>
      <w:r w:rsidR="00E02E8F" w:rsidRPr="002A5BD9">
        <w:t>ed</w:t>
      </w:r>
      <w:r w:rsidR="00174415" w:rsidRPr="002A5BD9">
        <w:t xml:space="preserve"> carbon dots than dithionite can be attribute</w:t>
      </w:r>
      <w:r w:rsidR="00E02E8F" w:rsidRPr="002A5BD9">
        <w:t>d</w:t>
      </w:r>
      <w:r w:rsidR="00174415" w:rsidRPr="002A5BD9">
        <w:t xml:space="preserve"> to two factors. Firstly,</w:t>
      </w:r>
      <w:r w:rsidR="00925E10" w:rsidRPr="002A5BD9">
        <w:t xml:space="preserve"> slow partitioning of N</w:t>
      </w:r>
      <w:r w:rsidR="00925E10" w:rsidRPr="002A5BD9">
        <w:rPr>
          <w:vertAlign w:val="subscript"/>
        </w:rPr>
        <w:t>2</w:t>
      </w:r>
      <w:r w:rsidR="00925E10" w:rsidRPr="002A5BD9">
        <w:t>O between liquid and gas phases (Figure 5B</w:t>
      </w:r>
      <w:r w:rsidR="00FB0273" w:rsidRPr="002A5BD9">
        <w:t>, Figure S</w:t>
      </w:r>
      <w:r w:rsidR="001405B3" w:rsidRPr="002A5BD9">
        <w:t>6</w:t>
      </w:r>
      <w:r w:rsidR="00592715" w:rsidRPr="002A5BD9">
        <w:t>B</w:t>
      </w:r>
      <w:r w:rsidR="00925E10" w:rsidRPr="002A5BD9">
        <w:t>). Secondly,</w:t>
      </w:r>
      <w:r w:rsidR="00174415" w:rsidRPr="002A5BD9">
        <w:t xml:space="preserve"> a steady, slower supply of photoexcited electrons than the essentially immediate electron </w:t>
      </w:r>
      <w:proofErr w:type="gramStart"/>
      <w:r w:rsidR="00174415" w:rsidRPr="002A5BD9">
        <w:t>release</w:t>
      </w:r>
      <w:proofErr w:type="gramEnd"/>
      <w:r w:rsidR="00174415" w:rsidRPr="002A5BD9">
        <w:t xml:space="preserve"> possible with dithionite.</w:t>
      </w:r>
    </w:p>
    <w:p w14:paraId="15BB9C91" w14:textId="1E47B6FF" w:rsidR="00EB0899" w:rsidRPr="00592715" w:rsidRDefault="00925E10" w:rsidP="00EB0899">
      <w:pPr>
        <w:pStyle w:val="P1"/>
      </w:pPr>
      <w:r w:rsidRPr="002A5BD9">
        <w:t>Regarding</w:t>
      </w:r>
      <w:r w:rsidR="00E02E8F" w:rsidRPr="002A5BD9">
        <w:t xml:space="preserve"> the rate limiting events associated with intrinsic microreactor components</w:t>
      </w:r>
      <w:r w:rsidR="00121091" w:rsidRPr="002A5BD9">
        <w:t>,</w:t>
      </w:r>
      <w:r w:rsidR="00E02E8F" w:rsidRPr="002A5BD9">
        <w:t xml:space="preserve"> the dithionite driven </w:t>
      </w:r>
      <w:r w:rsidR="00EB0899" w:rsidRPr="002A5BD9">
        <w:t>steady</w:t>
      </w:r>
      <w:r w:rsidR="00E02E8F" w:rsidRPr="002A5BD9">
        <w:t xml:space="preserve"> </w:t>
      </w:r>
      <w:r w:rsidR="00EB0899" w:rsidRPr="002A5BD9">
        <w:t>state cataly</w:t>
      </w:r>
      <w:r w:rsidR="00E02E8F" w:rsidRPr="002A5BD9">
        <w:t xml:space="preserve">tic rate </w:t>
      </w:r>
      <w:r w:rsidR="00BB3F56" w:rsidRPr="002A5BD9">
        <w:t xml:space="preserve">in the MtrCAB containing liposomes </w:t>
      </w:r>
      <w:r w:rsidR="00E02E8F" w:rsidRPr="002A5BD9">
        <w:t xml:space="preserve">is </w:t>
      </w:r>
      <w:r w:rsidR="00504CEA" w:rsidRPr="002A5BD9">
        <w:t>comparable</w:t>
      </w:r>
      <w:r w:rsidR="00EB0899" w:rsidRPr="002A5BD9">
        <w:t xml:space="preserve"> </w:t>
      </w:r>
      <w:r w:rsidR="00112324" w:rsidRPr="002A5BD9">
        <w:t xml:space="preserve">to </w:t>
      </w:r>
      <w:r w:rsidR="00EB0899" w:rsidRPr="002A5BD9">
        <w:t>that of lysed proteoliposomes, approximately 1 nmol N</w:t>
      </w:r>
      <w:r w:rsidR="00EB0899" w:rsidRPr="002A5BD9">
        <w:rPr>
          <w:vertAlign w:val="subscript"/>
        </w:rPr>
        <w:t>2</w:t>
      </w:r>
      <w:r w:rsidR="00EB0899" w:rsidRPr="002A5BD9">
        <w:t>O min</w:t>
      </w:r>
      <w:r w:rsidR="00EB0899" w:rsidRPr="002A5BD9">
        <w:rPr>
          <w:vertAlign w:val="superscript"/>
        </w:rPr>
        <w:t>-1</w:t>
      </w:r>
      <w:r w:rsidR="00EB0899" w:rsidRPr="002A5BD9">
        <w:t xml:space="preserve"> (µL liposome stock</w:t>
      </w:r>
      <w:r w:rsidR="00623462" w:rsidRPr="002A5BD9">
        <w:t>)</w:t>
      </w:r>
      <w:r w:rsidR="00EB0899" w:rsidRPr="002A5BD9">
        <w:rPr>
          <w:vertAlign w:val="superscript"/>
        </w:rPr>
        <w:t>-1</w:t>
      </w:r>
      <w:r w:rsidR="00EB0899" w:rsidRPr="002A5BD9">
        <w:t>. This observation is consistent with N</w:t>
      </w:r>
      <w:r w:rsidR="00EB0899" w:rsidRPr="002A5BD9">
        <w:rPr>
          <w:vertAlign w:val="subscript"/>
        </w:rPr>
        <w:t>2</w:t>
      </w:r>
      <w:r w:rsidR="00EB0899" w:rsidRPr="002A5BD9">
        <w:t xml:space="preserve">O reduction providing the limiting step in microreactor performance. Indeed, </w:t>
      </w:r>
      <w:r w:rsidR="00517E29" w:rsidRPr="002A5BD9">
        <w:t xml:space="preserve">without a microreactor the </w:t>
      </w:r>
      <w:r w:rsidR="00EB0899" w:rsidRPr="002A5BD9">
        <w:t>maximum turnover frequency (</w:t>
      </w:r>
      <w:proofErr w:type="spellStart"/>
      <w:r w:rsidR="00EB0899" w:rsidRPr="002A5BD9">
        <w:rPr>
          <w:i/>
          <w:iCs/>
        </w:rPr>
        <w:t>k</w:t>
      </w:r>
      <w:r w:rsidR="00EB0899" w:rsidRPr="002A5BD9">
        <w:rPr>
          <w:vertAlign w:val="subscript"/>
        </w:rPr>
        <w:t>cat</w:t>
      </w:r>
      <w:proofErr w:type="spellEnd"/>
      <w:r w:rsidR="00EB0899" w:rsidRPr="002A5BD9">
        <w:t>) for th</w:t>
      </w:r>
      <w:r w:rsidR="00623462" w:rsidRPr="002A5BD9">
        <w:t>e N</w:t>
      </w:r>
      <w:r w:rsidR="00623462" w:rsidRPr="002A5BD9">
        <w:rPr>
          <w:vertAlign w:val="subscript"/>
        </w:rPr>
        <w:t>2</w:t>
      </w:r>
      <w:r w:rsidR="00623462" w:rsidRPr="002A5BD9">
        <w:t xml:space="preserve">O Reductase used in these experiments </w:t>
      </w:r>
      <w:r w:rsidR="00517E29" w:rsidRPr="002A5BD9">
        <w:t xml:space="preserve">was determined to be </w:t>
      </w:r>
      <w:r w:rsidR="00EB0899" w:rsidRPr="002A5BD9">
        <w:t>approximately 20 s</w:t>
      </w:r>
      <w:r w:rsidR="00EB0899" w:rsidRPr="002A5BD9">
        <w:rPr>
          <w:vertAlign w:val="superscript"/>
        </w:rPr>
        <w:t>-1</w:t>
      </w:r>
      <w:r w:rsidR="00EB0899" w:rsidRPr="002A5BD9">
        <w:t xml:space="preserve"> </w:t>
      </w:r>
      <w:r w:rsidR="00517E29" w:rsidRPr="002A5BD9">
        <w:t>(see Experimental Section, SI)</w:t>
      </w:r>
      <w:r w:rsidR="00D920BC" w:rsidRPr="002A5BD9">
        <w:t xml:space="preserve"> and </w:t>
      </w:r>
      <w:r w:rsidR="003A46A5" w:rsidRPr="002A5BD9">
        <w:t xml:space="preserve">several orders of magnitude </w:t>
      </w:r>
      <w:r w:rsidR="00EB0899" w:rsidRPr="002A5BD9">
        <w:t>lower than the trans-membrane electron</w:t>
      </w:r>
      <w:r w:rsidR="00D920BC" w:rsidRPr="002A5BD9">
        <w:t xml:space="preserve"> flux</w:t>
      </w:r>
      <w:r w:rsidR="00EB0899" w:rsidRPr="002A5BD9">
        <w:fldChar w:fldCharType="begin">
          <w:fldData xml:space="preserve">PEVuZE5vdGU+PENpdGU+PEF1dGhvcj5XaGl0ZTwvQXV0aG9yPjxZZWFyPjIwMTM8L1llYXI+PFJl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</w:fldData>
        </w:fldChar>
      </w:r>
      <w:r w:rsidR="001F651B" w:rsidRPr="002A5BD9">
        <w:instrText xml:space="preserve"> ADDIN EN.CITE </w:instrText>
      </w:r>
      <w:r w:rsidR="001F651B" w:rsidRPr="002A5BD9">
        <w:fldChar w:fldCharType="begin">
          <w:fldData xml:space="preserve">PEVuZE5vdGU+PENpdGU+PEF1dGhvcj5XaGl0ZTwvQXV0aG9yPjxZZWFyPjIwMTM8L1llYXI+PFJl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</w:fldData>
        </w:fldChar>
      </w:r>
      <w:r w:rsidR="001F651B" w:rsidRPr="002A5BD9">
        <w:instrText xml:space="preserve"> ADDIN EN.CITE.DATA </w:instrText>
      </w:r>
      <w:r w:rsidR="001F651B" w:rsidRPr="002A5BD9">
        <w:fldChar w:fldCharType="end"/>
      </w:r>
      <w:r w:rsidR="00EB0899" w:rsidRPr="002A5BD9">
        <w:fldChar w:fldCharType="separate"/>
      </w:r>
      <w:r w:rsidR="001F651B" w:rsidRPr="002A5BD9">
        <w:rPr>
          <w:vertAlign w:val="superscript"/>
        </w:rPr>
        <w:t>[7a]</w:t>
      </w:r>
      <w:r w:rsidR="00EB0899" w:rsidRPr="002A5BD9">
        <w:fldChar w:fldCharType="end"/>
      </w:r>
      <w:r w:rsidR="007D6FE4" w:rsidRPr="002A5BD9">
        <w:t xml:space="preserve"> that can be supported by MtrCAB.</w:t>
      </w:r>
      <w:r w:rsidR="00EB0899" w:rsidRPr="002A5BD9">
        <w:t xml:space="preserve"> </w:t>
      </w:r>
      <w:bookmarkStart w:id="2" w:name="_Hlk110524375"/>
      <w:r w:rsidR="00210F16" w:rsidRPr="002A5BD9">
        <w:t>Fr</w:t>
      </w:r>
      <w:r w:rsidR="00623462" w:rsidRPr="002A5BD9">
        <w:t>om</w:t>
      </w:r>
      <w:r w:rsidR="00210F16" w:rsidRPr="002A5BD9">
        <w:t xml:space="preserve"> t</w:t>
      </w:r>
      <w:r w:rsidR="00705C5F" w:rsidRPr="002A5BD9">
        <w:t xml:space="preserve">he rate of dithionite oxidation reported for the liposomes in </w:t>
      </w:r>
      <w:r w:rsidR="00705C5F" w:rsidRPr="002A5BD9">
        <w:lastRenderedPageBreak/>
        <w:t>this study</w:t>
      </w:r>
      <w:r w:rsidR="00210F16" w:rsidRPr="002A5BD9">
        <w:t>,</w:t>
      </w:r>
      <w:r w:rsidR="00705C5F" w:rsidRPr="002A5BD9">
        <w:t xml:space="preserve"> together with the spectroscopically defined MtrCAB concentration in the sample (see above)</w:t>
      </w:r>
      <w:r w:rsidR="00945755" w:rsidRPr="002A5BD9">
        <w:t>,</w:t>
      </w:r>
      <w:r w:rsidR="00705C5F" w:rsidRPr="002A5BD9">
        <w:t xml:space="preserve"> an </w:t>
      </w:r>
      <w:r w:rsidR="00EB0899" w:rsidRPr="002A5BD9">
        <w:t xml:space="preserve">electron flux of </w:t>
      </w:r>
      <w:r w:rsidR="001B3D0A" w:rsidRPr="002A5BD9">
        <w:t>28</w:t>
      </w:r>
      <w:r w:rsidR="00EB0899" w:rsidRPr="002A5BD9">
        <w:t xml:space="preserve"> s</w:t>
      </w:r>
      <w:r w:rsidR="00623462" w:rsidRPr="002A5BD9">
        <w:rPr>
          <w:vertAlign w:val="superscript"/>
        </w:rPr>
        <w:noBreakHyphen/>
      </w:r>
      <w:r w:rsidR="00EB0899" w:rsidRPr="002A5BD9">
        <w:rPr>
          <w:vertAlign w:val="superscript"/>
        </w:rPr>
        <w:t>1</w:t>
      </w:r>
      <w:r w:rsidR="00EB0899" w:rsidRPr="002A5BD9">
        <w:t xml:space="preserve"> MtrCAB</w:t>
      </w:r>
      <w:r w:rsidR="00EB0899" w:rsidRPr="002A5BD9">
        <w:rPr>
          <w:vertAlign w:val="superscript"/>
        </w:rPr>
        <w:t>-1</w:t>
      </w:r>
      <w:r w:rsidR="00EB0899" w:rsidRPr="002A5BD9">
        <w:t xml:space="preserve"> is estimated</w:t>
      </w:r>
      <w:r w:rsidR="00705C5F" w:rsidRPr="002A5BD9">
        <w:t xml:space="preserve"> </w:t>
      </w:r>
      <w:r w:rsidR="00945755" w:rsidRPr="002A5BD9">
        <w:t>which is</w:t>
      </w:r>
      <w:r w:rsidR="00BB3F56" w:rsidRPr="002A5BD9">
        <w:t xml:space="preserve"> again</w:t>
      </w:r>
      <w:r w:rsidR="00705C5F" w:rsidRPr="002A5BD9">
        <w:t xml:space="preserve"> consistent with a </w:t>
      </w:r>
      <w:bookmarkStart w:id="3" w:name="_Hlk110524493"/>
      <w:r w:rsidR="00EB0899" w:rsidRPr="002A5BD9">
        <w:t xml:space="preserve">rate limiting step </w:t>
      </w:r>
      <w:r w:rsidR="00705C5F" w:rsidRPr="002A5BD9">
        <w:t xml:space="preserve">associated with </w:t>
      </w:r>
      <w:r w:rsidR="000D5369" w:rsidRPr="002A5BD9">
        <w:t>catalysis by</w:t>
      </w:r>
      <w:r w:rsidR="00EB0899" w:rsidRPr="002A5BD9">
        <w:t xml:space="preserve"> N</w:t>
      </w:r>
      <w:r w:rsidR="00EB0899" w:rsidRPr="002A5BD9">
        <w:rPr>
          <w:vertAlign w:val="subscript"/>
        </w:rPr>
        <w:t>2</w:t>
      </w:r>
      <w:r w:rsidR="00EB0899" w:rsidRPr="002A5BD9">
        <w:t xml:space="preserve">O Reductase. </w:t>
      </w:r>
      <w:bookmarkEnd w:id="2"/>
      <w:bookmarkEnd w:id="3"/>
      <w:r w:rsidR="00174415" w:rsidRPr="002A5BD9">
        <w:t>During photocatalytic N</w:t>
      </w:r>
      <w:r w:rsidR="00174415" w:rsidRPr="002A5BD9">
        <w:rPr>
          <w:vertAlign w:val="subscript"/>
        </w:rPr>
        <w:t>2</w:t>
      </w:r>
      <w:r w:rsidR="00174415" w:rsidRPr="002A5BD9">
        <w:t>O removal,</w:t>
      </w:r>
      <w:r w:rsidR="00EB0899" w:rsidRPr="002A5BD9">
        <w:t xml:space="preserve"> similar electron transfer processes</w:t>
      </w:r>
      <w:r w:rsidR="00EB0899" w:rsidRPr="00592715">
        <w:t xml:space="preserve"> and r</w:t>
      </w:r>
      <w:r w:rsidR="00504CEA" w:rsidRPr="00592715">
        <w:t xml:space="preserve">ate-limiting steps </w:t>
      </w:r>
      <w:r w:rsidR="00EB0899" w:rsidRPr="00592715">
        <w:t xml:space="preserve">are anticipated since irradiated graphitic N-doped carbon dots </w:t>
      </w:r>
      <w:r w:rsidR="00C24240" w:rsidRPr="00592715">
        <w:t>display facile reduction of</w:t>
      </w:r>
      <w:r w:rsidR="00C73C0F" w:rsidRPr="00592715">
        <w:t xml:space="preserve"> MV</w:t>
      </w:r>
      <w:r w:rsidR="00C73C0F" w:rsidRPr="00592715">
        <w:rPr>
          <w:vertAlign w:val="superscript"/>
        </w:rPr>
        <w:t>2+</w:t>
      </w:r>
      <w:r w:rsidR="00C73C0F" w:rsidRPr="00592715">
        <w:rPr>
          <w:vertAlign w:val="superscript"/>
        </w:rPr>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rPr>
          <w:vertAlign w:val="superscript"/>
        </w:rPr>
        <w:instrText xml:space="preserve"> ADDIN EN.CITE </w:instrText>
      </w:r>
      <w:r w:rsidR="00925A53" w:rsidRPr="00592715">
        <w:rPr>
          <w:vertAlign w:val="superscript"/>
        </w:rPr>
        <w:fldChar w:fldCharType="begin">
          <w:fldData xml:space="preserve">PEVuZE5vdGU+PENpdGU+PEF1dGhvcj5NYXJ0aW5kYWxlPC9BdXRob3I+PFllYXI+MjAxNzwvWWVh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</w:fldData>
        </w:fldChar>
      </w:r>
      <w:r w:rsidR="00925A53" w:rsidRPr="00592715">
        <w:rPr>
          <w:vertAlign w:val="superscript"/>
        </w:rPr>
        <w:instrText xml:space="preserve"> ADDIN EN.CITE.DATA </w:instrText>
      </w:r>
      <w:r w:rsidR="00925A53" w:rsidRPr="00592715">
        <w:rPr>
          <w:vertAlign w:val="superscript"/>
        </w:rPr>
      </w:r>
      <w:r w:rsidR="00925A53" w:rsidRPr="00592715">
        <w:rPr>
          <w:vertAlign w:val="superscript"/>
        </w:rPr>
        <w:fldChar w:fldCharType="end"/>
      </w:r>
      <w:r w:rsidR="00C73C0F" w:rsidRPr="00592715">
        <w:rPr>
          <w:vertAlign w:val="superscript"/>
        </w:rPr>
      </w:r>
      <w:r w:rsidR="00C73C0F" w:rsidRPr="00592715">
        <w:rPr>
          <w:vertAlign w:val="superscript"/>
        </w:rPr>
        <w:fldChar w:fldCharType="separate"/>
      </w:r>
      <w:r w:rsidR="00925A53" w:rsidRPr="00592715">
        <w:rPr>
          <w:vertAlign w:val="superscript"/>
        </w:rPr>
        <w:t>[20]</w:t>
      </w:r>
      <w:r w:rsidR="00C73C0F" w:rsidRPr="00592715">
        <w:fldChar w:fldCharType="end"/>
      </w:r>
      <w:r w:rsidR="00C73C0F" w:rsidRPr="00592715">
        <w:t xml:space="preserve"> and of</w:t>
      </w:r>
      <w:r w:rsidR="00C24240" w:rsidRPr="00592715">
        <w:t xml:space="preserve"> </w:t>
      </w:r>
      <w:r w:rsidR="00EB0899" w:rsidRPr="00592715">
        <w:t>MtrCAB</w:t>
      </w:r>
      <w:r w:rsidR="00CC3C60" w:rsidRPr="00592715">
        <w:t xml:space="preserve"> in lipid bilayers.</w:t>
      </w:r>
      <w:r w:rsidR="00EB0899" w:rsidRPr="00592715">
        <w:fldChar w:fldCharType="begin">
          <w:fldData xml:space="preserve">PEVuZE5vdGU+PENpdGU+PEF1dGhvcj5TdGlrYW5lPC9BdXRob3I+PFllYXI+MjAxOTwvWWVhcj48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</w:fldData>
        </w:fldChar>
      </w:r>
      <w:r w:rsidR="00925A53" w:rsidRPr="00592715">
        <w:instrText xml:space="preserve"> ADDIN EN.CITE </w:instrText>
      </w:r>
      <w:r w:rsidR="00925A53" w:rsidRPr="00592715">
        <w:fldChar w:fldCharType="begin">
          <w:fldData xml:space="preserve">PEVuZE5vdGU+PENpdGU+PEF1dGhvcj5TdGlrYW5lPC9BdXRob3I+PFllYXI+MjAxOTwvWWVhcj48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</w:fldData>
        </w:fldChar>
      </w:r>
      <w:r w:rsidR="00925A53" w:rsidRPr="00592715">
        <w:instrText xml:space="preserve"> ADDIN EN.CITE.DATA </w:instrText>
      </w:r>
      <w:r w:rsidR="00925A53" w:rsidRPr="00592715">
        <w:fldChar w:fldCharType="end"/>
      </w:r>
      <w:r w:rsidR="00EB0899" w:rsidRPr="00592715">
        <w:fldChar w:fldCharType="separate"/>
      </w:r>
      <w:r w:rsidR="00925A53" w:rsidRPr="00592715">
        <w:rPr>
          <w:vertAlign w:val="superscript"/>
        </w:rPr>
        <w:t>[15, 21]</w:t>
      </w:r>
      <w:r w:rsidR="00EB0899" w:rsidRPr="00592715">
        <w:fldChar w:fldCharType="end"/>
      </w:r>
      <w:r w:rsidR="00EB0899" w:rsidRPr="00592715">
        <w:t xml:space="preserve"> </w:t>
      </w:r>
    </w:p>
    <w:p w14:paraId="6C21C543" w14:textId="7AF2B731" w:rsidR="00B8595B" w:rsidRPr="00592715" w:rsidRDefault="00B8595B" w:rsidP="00D80821">
      <w:pPr>
        <w:pStyle w:val="P1"/>
      </w:pPr>
    </w:p>
    <w:p w14:paraId="2D4D1CB1" w14:textId="77777777" w:rsidR="00B8595B" w:rsidRPr="00592715" w:rsidRDefault="00B8595B" w:rsidP="00D80821">
      <w:pPr>
        <w:pStyle w:val="P1"/>
      </w:pPr>
    </w:p>
    <w:p w14:paraId="1D1A3580" w14:textId="77777777" w:rsidR="009806C9" w:rsidRPr="00592715" w:rsidRDefault="009806C9" w:rsidP="009806C9">
      <w:pPr>
        <w:pStyle w:val="H1"/>
        <w:spacing w:before="0"/>
        <w:rPr>
          <w:lang w:val="en-US"/>
        </w:rPr>
      </w:pPr>
      <w:r w:rsidRPr="00592715">
        <w:rPr>
          <w:lang w:val="en-US"/>
        </w:rPr>
        <w:t>Conclusion</w:t>
      </w:r>
    </w:p>
    <w:p w14:paraId="118320F5" w14:textId="279AF20F" w:rsidR="009806C9" w:rsidRPr="00592715" w:rsidRDefault="009806C9" w:rsidP="009806C9">
      <w:pPr>
        <w:pStyle w:val="P1"/>
      </w:pPr>
      <w:r w:rsidRPr="00592715">
        <w:t>Respiration and photosynthesis use lipid bilayers to arrange and spatially separate redox proteins of different functionality so that trans-membrane electron transfer can harness energy for ATP synthesis and the reduction of NAD(P)</w:t>
      </w:r>
      <w:r w:rsidRPr="00592715">
        <w:rPr>
          <w:vertAlign w:val="superscript"/>
        </w:rPr>
        <w:t>+</w:t>
      </w:r>
      <w:r w:rsidRPr="00592715">
        <w:t>. We have mimicked that physical separation in this work to drive electrons across an insulating liposome bilayer membrane through MtrCAB electron conduits to an encapsulated electrocatalyst N</w:t>
      </w:r>
      <w:r w:rsidRPr="00592715">
        <w:rPr>
          <w:vertAlign w:val="subscript"/>
        </w:rPr>
        <w:t>2</w:t>
      </w:r>
      <w:r w:rsidRPr="00592715">
        <w:t>O Reductase that converts the potent greenhouse and ozone-reactive gas N</w:t>
      </w:r>
      <w:r w:rsidRPr="00592715">
        <w:rPr>
          <w:vertAlign w:val="subscript"/>
        </w:rPr>
        <w:t>2</w:t>
      </w:r>
      <w:r w:rsidRPr="00592715">
        <w:t>O to the climate-neutral product N</w:t>
      </w:r>
      <w:r w:rsidRPr="00592715">
        <w:rPr>
          <w:vertAlign w:val="subscript"/>
        </w:rPr>
        <w:t>2</w:t>
      </w:r>
      <w:r w:rsidRPr="00592715">
        <w:t>.</w:t>
      </w:r>
      <w:r w:rsidR="000C139A" w:rsidRPr="00592715">
        <w:t xml:space="preserve"> </w:t>
      </w:r>
      <w:r w:rsidR="00CC3C60" w:rsidRPr="00592715">
        <w:t xml:space="preserve">The liposomal microreactors perform photocatalytic </w:t>
      </w:r>
      <w:r w:rsidR="00096753" w:rsidRPr="00592715">
        <w:t>N</w:t>
      </w:r>
      <w:r w:rsidR="00096753" w:rsidRPr="00592715">
        <w:rPr>
          <w:vertAlign w:val="subscript"/>
        </w:rPr>
        <w:t>2</w:t>
      </w:r>
      <w:r w:rsidR="00096753" w:rsidRPr="00592715">
        <w:t xml:space="preserve">O removal </w:t>
      </w:r>
      <w:r w:rsidR="00CC3C60" w:rsidRPr="00592715">
        <w:t>under ambient conditions using o</w:t>
      </w:r>
      <w:r w:rsidR="000C139A" w:rsidRPr="00592715">
        <w:t xml:space="preserve">nly earth abundant elements. </w:t>
      </w:r>
      <w:r w:rsidR="00CC3C60" w:rsidRPr="00592715">
        <w:t xml:space="preserve">In addition, </w:t>
      </w:r>
      <w:r w:rsidR="000C139A" w:rsidRPr="00592715">
        <w:t xml:space="preserve">we note that </w:t>
      </w:r>
      <w:r w:rsidRPr="00592715">
        <w:t xml:space="preserve">MV is well-known as a </w:t>
      </w:r>
      <w:r w:rsidR="00614577" w:rsidRPr="00592715">
        <w:t>general</w:t>
      </w:r>
      <w:r w:rsidRPr="00592715">
        <w:t xml:space="preserve"> electron donor, capable of driving reductive catalysis by numerous redox enzymes</w:t>
      </w:r>
      <w:r w:rsidR="00614577" w:rsidRPr="00592715">
        <w:t xml:space="preserve"> and synthetic catalysts</w:t>
      </w:r>
      <w:r w:rsidRPr="00592715">
        <w:t xml:space="preserve">. Thus, </w:t>
      </w:r>
      <w:r w:rsidR="006017C0" w:rsidRPr="00592715">
        <w:t>the</w:t>
      </w:r>
      <w:r w:rsidRPr="00592715">
        <w:t xml:space="preserve"> microreactor design, with redox cycling of encapsulated MV to transfer electrons from MtrCAB to internalized </w:t>
      </w:r>
      <w:r w:rsidR="00874CE6" w:rsidRPr="00592715">
        <w:t>catalysts</w:t>
      </w:r>
      <w:r w:rsidRPr="00592715">
        <w:t>, opens the door to creat</w:t>
      </w:r>
      <w:r w:rsidR="00925E10" w:rsidRPr="00592715">
        <w:t>ing</w:t>
      </w:r>
      <w:r w:rsidRPr="00592715">
        <w:t xml:space="preserve"> </w:t>
      </w:r>
      <w:r w:rsidR="00184315" w:rsidRPr="00592715">
        <w:t xml:space="preserve">bespoke </w:t>
      </w:r>
      <w:r w:rsidRPr="00592715">
        <w:t xml:space="preserve">systems </w:t>
      </w:r>
      <w:r w:rsidR="00184315" w:rsidRPr="00592715">
        <w:t>tuned to perform</w:t>
      </w:r>
      <w:r w:rsidRPr="00592715">
        <w:t xml:space="preserve"> </w:t>
      </w:r>
      <w:r w:rsidR="00184315" w:rsidRPr="00592715">
        <w:t xml:space="preserve">different </w:t>
      </w:r>
      <w:r w:rsidRPr="00592715">
        <w:t>reaction cascades through the activities of multiple enzymes and/or synthetic catalysts harness</w:t>
      </w:r>
      <w:r w:rsidR="00CC3C60" w:rsidRPr="00592715">
        <w:t>ing</w:t>
      </w:r>
      <w:r w:rsidRPr="00592715">
        <w:t xml:space="preserve"> energy from external light-harvesting particles. </w:t>
      </w:r>
    </w:p>
    <w:p w14:paraId="19C1E8C4" w14:textId="78972998" w:rsidR="00B8595B" w:rsidRPr="00592715" w:rsidRDefault="00B8595B" w:rsidP="00D80821">
      <w:pPr>
        <w:pStyle w:val="P1"/>
      </w:pPr>
    </w:p>
    <w:p w14:paraId="5A239E1C" w14:textId="2375759C" w:rsidR="00541F92" w:rsidRPr="00592715" w:rsidRDefault="00541F92" w:rsidP="00D80821">
      <w:pPr>
        <w:pStyle w:val="P1"/>
      </w:pPr>
    </w:p>
    <w:p w14:paraId="6C2DA88D" w14:textId="77777777" w:rsidR="00541F92" w:rsidRPr="00592715" w:rsidRDefault="00541F92" w:rsidP="00D80821">
      <w:pPr>
        <w:pStyle w:val="P1"/>
      </w:pPr>
    </w:p>
    <w:p w14:paraId="73ECA3CB" w14:textId="77777777" w:rsidR="009C7230" w:rsidRPr="00592715" w:rsidRDefault="009C7230" w:rsidP="009831DD">
      <w:pPr>
        <w:rPr>
          <w:rFonts w:ascii="Arial" w:hAnsi="Arial" w:cs="Arial"/>
          <w:sz w:val="14"/>
          <w:szCs w:val="14"/>
          <w:highlight w:val="yellow"/>
          <w:lang w:val="en-US"/>
        </w:rPr>
      </w:pPr>
    </w:p>
    <w:p w14:paraId="494342B3" w14:textId="726199AF" w:rsidR="002B58A8" w:rsidRPr="00592715" w:rsidRDefault="002B58A8">
      <w:pPr>
        <w:rPr>
          <w:rFonts w:ascii="Arial" w:hAnsi="Arial"/>
          <w:sz w:val="17"/>
          <w:highlight w:val="yellow"/>
          <w:lang w:val="en-US"/>
        </w:rPr>
      </w:pPr>
    </w:p>
    <w:p w14:paraId="2551C45D" w14:textId="4CE6EBF1" w:rsidR="00CC3C60" w:rsidRPr="00592715" w:rsidRDefault="00CC3C60">
      <w:pPr>
        <w:rPr>
          <w:rFonts w:ascii="Arial" w:hAnsi="Arial"/>
          <w:sz w:val="17"/>
          <w:highlight w:val="yellow"/>
          <w:lang w:val="en-US"/>
        </w:rPr>
      </w:pPr>
    </w:p>
    <w:p w14:paraId="51F65351" w14:textId="71E7314D" w:rsidR="00CC3C60" w:rsidRPr="00592715" w:rsidRDefault="00CC3C60">
      <w:pPr>
        <w:rPr>
          <w:rFonts w:ascii="Arial" w:hAnsi="Arial"/>
          <w:sz w:val="17"/>
          <w:highlight w:val="yellow"/>
          <w:lang w:val="en-US"/>
        </w:rPr>
      </w:pPr>
    </w:p>
    <w:p w14:paraId="4D5B3FDF" w14:textId="40AE333D" w:rsidR="00CC3C60" w:rsidRPr="00592715" w:rsidRDefault="00CC3C60">
      <w:pPr>
        <w:rPr>
          <w:rFonts w:ascii="Arial" w:hAnsi="Arial"/>
          <w:sz w:val="17"/>
          <w:highlight w:val="yellow"/>
          <w:lang w:val="en-US"/>
        </w:rPr>
      </w:pPr>
    </w:p>
    <w:p w14:paraId="75F09435" w14:textId="2972A86C" w:rsidR="00CC3C60" w:rsidRPr="00592715" w:rsidRDefault="00CC3C60">
      <w:pPr>
        <w:rPr>
          <w:rFonts w:ascii="Arial" w:hAnsi="Arial"/>
          <w:sz w:val="17"/>
          <w:highlight w:val="yellow"/>
          <w:lang w:val="en-US"/>
        </w:rPr>
      </w:pPr>
    </w:p>
    <w:p w14:paraId="2EB3F1C1" w14:textId="484E4DA2" w:rsidR="00CC3C60" w:rsidRPr="00592715" w:rsidRDefault="00CC3C60">
      <w:pPr>
        <w:rPr>
          <w:rFonts w:ascii="Arial" w:hAnsi="Arial"/>
          <w:sz w:val="17"/>
          <w:highlight w:val="yellow"/>
          <w:lang w:val="en-US"/>
        </w:rPr>
      </w:pPr>
    </w:p>
    <w:p w14:paraId="7F05157E" w14:textId="01167438" w:rsidR="00CC3C60" w:rsidRPr="00592715" w:rsidRDefault="00CC3C60">
      <w:pPr>
        <w:rPr>
          <w:rFonts w:ascii="Arial" w:hAnsi="Arial"/>
          <w:sz w:val="17"/>
          <w:highlight w:val="yellow"/>
          <w:lang w:val="en-US"/>
        </w:rPr>
      </w:pPr>
    </w:p>
    <w:p w14:paraId="55753C1E" w14:textId="0D903873" w:rsidR="00CC3C60" w:rsidRPr="00592715" w:rsidRDefault="00CC3C60">
      <w:pPr>
        <w:rPr>
          <w:rFonts w:ascii="Arial" w:hAnsi="Arial"/>
          <w:sz w:val="17"/>
          <w:highlight w:val="yellow"/>
          <w:lang w:val="en-US"/>
        </w:rPr>
      </w:pPr>
    </w:p>
    <w:p w14:paraId="70D241C8" w14:textId="77777777" w:rsidR="00CC3C60" w:rsidRPr="00592715" w:rsidRDefault="00CC3C60">
      <w:pPr>
        <w:rPr>
          <w:rFonts w:ascii="Arial" w:hAnsi="Arial"/>
          <w:sz w:val="17"/>
          <w:highlight w:val="yellow"/>
          <w:lang w:val="en-US"/>
        </w:rPr>
      </w:pPr>
    </w:p>
    <w:p w14:paraId="78EA92C5" w14:textId="36CB5331" w:rsidR="003B4303" w:rsidRPr="00592715" w:rsidRDefault="00790765" w:rsidP="00790765">
      <w:pPr>
        <w:spacing w:before="360" w:after="240"/>
        <w:jc w:val="center"/>
        <w:rPr>
          <w:rFonts w:ascii="Arial" w:hAnsi="Arial" w:cs="Arial"/>
          <w:color w:val="FF0000"/>
          <w:sz w:val="14"/>
          <w:szCs w:val="16"/>
          <w:lang w:val="en-US"/>
        </w:rPr>
      </w:pPr>
      <w:r w:rsidRPr="00592715">
        <w:rPr>
          <w:rFonts w:ascii="Arial" w:hAnsi="Arial" w:cs="Arial"/>
          <w:noProof/>
          <w:color w:val="FF0000"/>
          <w:sz w:val="14"/>
          <w:szCs w:val="16"/>
          <w:lang w:val="en-US"/>
        </w:rPr>
        <w:drawing>
          <wp:inline distT="0" distB="0" distL="0" distR="0" wp14:anchorId="76A20379" wp14:editId="03999A91">
            <wp:extent cx="2792095" cy="43713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2095" cy="4371340"/>
                    </a:xfrm>
                    <a:prstGeom prst="rect">
                      <a:avLst/>
                    </a:prstGeom>
                    <a:noFill/>
                  </pic:spPr>
                </pic:pic>
              </a:graphicData>
            </a:graphic>
          </wp:inline>
        </w:drawing>
      </w:r>
    </w:p>
    <w:p w14:paraId="7365EABE" w14:textId="15DD1F0D" w:rsidR="00982A39" w:rsidRPr="00592715" w:rsidRDefault="00982A39" w:rsidP="00982A39">
      <w:pPr>
        <w:spacing w:after="240" w:line="480" w:lineRule="auto"/>
        <w:rPr>
          <w:rFonts w:ascii="Arial" w:hAnsi="Arial" w:cs="Arial"/>
          <w:sz w:val="14"/>
          <w:szCs w:val="14"/>
          <w:highlight w:val="yellow"/>
          <w:lang w:val="en-US"/>
        </w:rPr>
      </w:pPr>
      <w:r w:rsidRPr="00592715">
        <w:rPr>
          <w:rFonts w:ascii="Arial" w:hAnsi="Arial" w:cs="Arial"/>
          <w:b/>
          <w:bCs/>
          <w:sz w:val="14"/>
          <w:szCs w:val="14"/>
          <w:lang w:val="en-US"/>
        </w:rPr>
        <w:t>Figure 1.</w:t>
      </w:r>
      <w:r w:rsidRPr="00592715">
        <w:rPr>
          <w:rFonts w:ascii="Arial" w:hAnsi="Arial" w:cs="Arial"/>
          <w:sz w:val="14"/>
          <w:szCs w:val="14"/>
          <w:lang w:val="en-US"/>
        </w:rPr>
        <w:t xml:space="preserve"> MtrCAB</w:t>
      </w:r>
      <w:r w:rsidR="000C139A" w:rsidRPr="00592715">
        <w:rPr>
          <w:rFonts w:ascii="Arial" w:hAnsi="Arial" w:cs="Arial"/>
          <w:sz w:val="14"/>
          <w:szCs w:val="14"/>
          <w:lang w:val="en-US"/>
        </w:rPr>
        <w:t xml:space="preserve"> and its </w:t>
      </w:r>
      <w:r w:rsidR="00D95F62" w:rsidRPr="00592715">
        <w:rPr>
          <w:rFonts w:ascii="Arial" w:hAnsi="Arial" w:cs="Arial"/>
          <w:sz w:val="14"/>
          <w:szCs w:val="14"/>
          <w:lang w:val="en-US"/>
        </w:rPr>
        <w:t>R</w:t>
      </w:r>
      <w:r w:rsidR="000C139A" w:rsidRPr="00592715">
        <w:rPr>
          <w:rFonts w:ascii="Arial" w:hAnsi="Arial" w:cs="Arial"/>
          <w:sz w:val="14"/>
          <w:szCs w:val="14"/>
          <w:lang w:val="en-US"/>
        </w:rPr>
        <w:t xml:space="preserve">ole in </w:t>
      </w:r>
      <w:r w:rsidR="00D95F62" w:rsidRPr="00592715">
        <w:rPr>
          <w:rFonts w:ascii="Arial" w:hAnsi="Arial" w:cs="Arial"/>
          <w:sz w:val="14"/>
          <w:szCs w:val="14"/>
          <w:lang w:val="en-US"/>
        </w:rPr>
        <w:t>L</w:t>
      </w:r>
      <w:r w:rsidR="000C139A" w:rsidRPr="00592715">
        <w:rPr>
          <w:rFonts w:ascii="Arial" w:hAnsi="Arial" w:cs="Arial"/>
          <w:sz w:val="14"/>
          <w:szCs w:val="14"/>
          <w:lang w:val="en-US"/>
        </w:rPr>
        <w:t xml:space="preserve">iposomal </w:t>
      </w:r>
      <w:r w:rsidR="00D95F62" w:rsidRPr="00592715">
        <w:rPr>
          <w:rFonts w:ascii="Arial" w:hAnsi="Arial" w:cs="Arial"/>
          <w:sz w:val="14"/>
          <w:szCs w:val="14"/>
          <w:lang w:val="en-US"/>
        </w:rPr>
        <w:t>M</w:t>
      </w:r>
      <w:r w:rsidR="000C139A" w:rsidRPr="00592715">
        <w:rPr>
          <w:rFonts w:ascii="Arial" w:hAnsi="Arial" w:cs="Arial"/>
          <w:sz w:val="14"/>
          <w:szCs w:val="14"/>
          <w:lang w:val="en-US"/>
        </w:rPr>
        <w:t>icroreactors</w:t>
      </w:r>
      <w:r w:rsidR="00D95F62" w:rsidRPr="00592715">
        <w:rPr>
          <w:rFonts w:ascii="Arial" w:hAnsi="Arial" w:cs="Arial"/>
          <w:sz w:val="14"/>
          <w:szCs w:val="14"/>
          <w:lang w:val="en-US"/>
        </w:rPr>
        <w:t xml:space="preserve"> for N</w:t>
      </w:r>
      <w:r w:rsidR="00D95F62" w:rsidRPr="00592715">
        <w:rPr>
          <w:rFonts w:ascii="Arial" w:hAnsi="Arial" w:cs="Arial"/>
          <w:sz w:val="14"/>
          <w:szCs w:val="14"/>
          <w:vertAlign w:val="subscript"/>
          <w:lang w:val="en-US"/>
        </w:rPr>
        <w:t>2</w:t>
      </w:r>
      <w:r w:rsidR="00D95F62" w:rsidRPr="00592715">
        <w:rPr>
          <w:rFonts w:ascii="Arial" w:hAnsi="Arial" w:cs="Arial"/>
          <w:sz w:val="14"/>
          <w:szCs w:val="14"/>
          <w:lang w:val="en-US"/>
        </w:rPr>
        <w:t>O Removal</w:t>
      </w:r>
      <w:r w:rsidR="000C139A" w:rsidRPr="00592715">
        <w:rPr>
          <w:rFonts w:ascii="Arial" w:hAnsi="Arial" w:cs="Arial"/>
          <w:sz w:val="14"/>
          <w:szCs w:val="14"/>
          <w:lang w:val="en-US"/>
        </w:rPr>
        <w:t>.</w:t>
      </w:r>
      <w:r w:rsidRPr="00592715">
        <w:rPr>
          <w:rFonts w:ascii="Arial" w:hAnsi="Arial" w:cs="Arial"/>
          <w:sz w:val="14"/>
          <w:szCs w:val="14"/>
          <w:lang w:val="en-US"/>
        </w:rPr>
        <w:t xml:space="preserve"> (A) Model</w:t>
      </w:r>
      <w:r w:rsidR="00612FA1" w:rsidRPr="00592715">
        <w:rPr>
          <w:rFonts w:ascii="Arial" w:hAnsi="Arial" w:cs="Arial"/>
          <w:sz w:val="14"/>
          <w:szCs w:val="14"/>
          <w:lang w:val="en-US"/>
        </w:rPr>
        <w:fldChar w:fldCharType="begin">
          <w:fldData xml:space="preserve">PEVuZE5vdGU+PENpdGU+PEF1dGhvcj5QaXBlcjwvQXV0aG9yPjxZZWFyPjIwMjE8L1llYXI+PFJl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</w:fldData>
        </w:fldChar>
      </w:r>
      <w:r w:rsidR="00925A53" w:rsidRPr="00592715">
        <w:rPr>
          <w:rFonts w:ascii="Arial" w:hAnsi="Arial" w:cs="Arial"/>
          <w:sz w:val="14"/>
          <w:szCs w:val="14"/>
          <w:lang w:val="en-US"/>
        </w:rPr>
        <w:instrText xml:space="preserve"> ADDIN EN.CITE </w:instrText>
      </w:r>
      <w:r w:rsidR="00925A53" w:rsidRPr="00592715">
        <w:rPr>
          <w:rFonts w:ascii="Arial" w:hAnsi="Arial" w:cs="Arial"/>
          <w:sz w:val="14"/>
          <w:szCs w:val="14"/>
          <w:lang w:val="en-US"/>
        </w:rPr>
        <w:fldChar w:fldCharType="begin">
          <w:fldData xml:space="preserve">PEVuZE5vdGU+PENpdGU+PEF1dGhvcj5QaXBlcjwvQXV0aG9yPjxZZWFyPjIwMjE8L1llYXI+PFJl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</w:fldData>
        </w:fldChar>
      </w:r>
      <w:r w:rsidR="00925A53" w:rsidRPr="00592715">
        <w:rPr>
          <w:rFonts w:ascii="Arial" w:hAnsi="Arial" w:cs="Arial"/>
          <w:sz w:val="14"/>
          <w:szCs w:val="14"/>
          <w:lang w:val="en-US"/>
        </w:rPr>
        <w:instrText xml:space="preserve"> ADDIN EN.CITE.DATA </w:instrText>
      </w:r>
      <w:r w:rsidR="00925A53" w:rsidRPr="00592715">
        <w:rPr>
          <w:rFonts w:ascii="Arial" w:hAnsi="Arial" w:cs="Arial"/>
          <w:sz w:val="14"/>
          <w:szCs w:val="14"/>
          <w:lang w:val="en-US"/>
        </w:rPr>
      </w:r>
      <w:r w:rsidR="00925A53" w:rsidRPr="00592715">
        <w:rPr>
          <w:rFonts w:ascii="Arial" w:hAnsi="Arial" w:cs="Arial"/>
          <w:sz w:val="14"/>
          <w:szCs w:val="14"/>
          <w:lang w:val="en-US"/>
        </w:rPr>
        <w:fldChar w:fldCharType="end"/>
      </w:r>
      <w:r w:rsidR="00612FA1" w:rsidRPr="00592715">
        <w:rPr>
          <w:rFonts w:ascii="Arial" w:hAnsi="Arial" w:cs="Arial"/>
          <w:sz w:val="14"/>
          <w:szCs w:val="14"/>
          <w:lang w:val="en-US"/>
        </w:rPr>
      </w:r>
      <w:r w:rsidR="00612FA1" w:rsidRPr="00592715">
        <w:rPr>
          <w:rFonts w:ascii="Arial" w:hAnsi="Arial" w:cs="Arial"/>
          <w:sz w:val="14"/>
          <w:szCs w:val="14"/>
          <w:lang w:val="en-US"/>
        </w:rPr>
        <w:fldChar w:fldCharType="separate"/>
      </w:r>
      <w:r w:rsidR="00925A53" w:rsidRPr="00592715">
        <w:rPr>
          <w:rFonts w:ascii="Arial" w:hAnsi="Arial" w:cs="Arial"/>
          <w:sz w:val="14"/>
          <w:szCs w:val="14"/>
          <w:vertAlign w:val="superscript"/>
          <w:lang w:val="en-US"/>
        </w:rPr>
        <w:t>[15]</w:t>
      </w:r>
      <w:r w:rsidR="00612FA1" w:rsidRPr="00592715">
        <w:rPr>
          <w:rFonts w:ascii="Arial" w:hAnsi="Arial" w:cs="Arial"/>
          <w:sz w:val="14"/>
          <w:szCs w:val="14"/>
          <w:lang w:val="en-US"/>
        </w:rPr>
        <w:fldChar w:fldCharType="end"/>
      </w:r>
      <w:r w:rsidRPr="00592715">
        <w:rPr>
          <w:rFonts w:ascii="Arial" w:hAnsi="Arial" w:cs="Arial"/>
          <w:sz w:val="14"/>
          <w:szCs w:val="14"/>
          <w:lang w:val="en-US"/>
        </w:rPr>
        <w:t xml:space="preserve"> for the MtrCAB complex from</w:t>
      </w:r>
      <w:r w:rsidRPr="00592715">
        <w:rPr>
          <w:rFonts w:ascii="Arial" w:hAnsi="Arial" w:cs="Arial"/>
          <w:i/>
          <w:sz w:val="14"/>
          <w:szCs w:val="14"/>
          <w:lang w:val="en-US"/>
        </w:rPr>
        <w:t xml:space="preserve"> S. oneidensis</w:t>
      </w:r>
      <w:r w:rsidR="00612FA1" w:rsidRPr="00592715">
        <w:rPr>
          <w:rFonts w:ascii="Arial" w:hAnsi="Arial" w:cs="Arial"/>
          <w:i/>
          <w:sz w:val="14"/>
          <w:szCs w:val="14"/>
          <w:lang w:val="en-US"/>
        </w:rPr>
        <w:t xml:space="preserve"> </w:t>
      </w:r>
      <w:r w:rsidRPr="00592715">
        <w:rPr>
          <w:rFonts w:ascii="Arial" w:hAnsi="Arial" w:cs="Arial"/>
          <w:sz w:val="14"/>
          <w:szCs w:val="14"/>
          <w:lang w:val="en-US"/>
        </w:rPr>
        <w:t>based on the crystal structure</w:t>
      </w:r>
      <w:r w:rsidR="00612FA1" w:rsidRPr="00592715">
        <w:rPr>
          <w:rFonts w:ascii="Arial" w:hAnsi="Arial" w:cs="Arial"/>
          <w:sz w:val="14"/>
          <w:szCs w:val="14"/>
          <w:lang w:val="en-US"/>
        </w:rPr>
        <w:fldChar w:fldCharType="begin"/>
      </w:r>
      <w:r w:rsidR="003A6171" w:rsidRPr="00592715">
        <w:rPr>
          <w:rFonts w:ascii="Arial" w:hAnsi="Arial" w:cs="Arial"/>
          <w:sz w:val="14"/>
          <w:szCs w:val="14"/>
          <w:lang w:val="en-US"/>
        </w:rPr>
        <w:instrText xml:space="preserve"> ADDIN EN.CITE &lt;EndNote&gt;&lt;Cite&gt;&lt;Author&gt;Edwards&lt;/Author&gt;&lt;Year&gt;2020&lt;/Year&gt;&lt;RecNum&gt;1&lt;/RecNum&gt;&lt;DisplayText&gt;&lt;style face="superscript"&gt;[7c]&lt;/style&gt;&lt;/DisplayText&gt;&lt;record&gt;&lt;rec-number&gt;1&lt;/rec-number&gt;&lt;foreign-keys&gt;&lt;key app="EN" db-id="apx09s99bpvz96e92eqvvaz0zveezrzszdt9" timestamp="1647774334"&gt;1&lt;/key&gt;&lt;/foreign-keys&gt;&lt;ref-type name="Journal Article"&gt;17&lt;/ref-type&gt;&lt;contributors&gt;&lt;authors&gt;&lt;author&gt;Edwards, M. J.&lt;/author&gt;&lt;author&gt;White, G. F.&lt;/author&gt;&lt;author&gt;Butt, J. N.&lt;/author&gt;&lt;author&gt;Richardson, D. J.&lt;/author&gt;&lt;author&gt;Clarke, T. A.&lt;/author&gt;&lt;/authors&gt;&lt;/contributors&gt;&lt;auth-address&gt;Univ East Anglia, Sch Biol Sci, Norwich NR4 7TJ, Norfolk, England&amp;#xD;Univ East Anglia, Sch Chem, Norwich NR4 7TJ, Norfolk, England&lt;/auth-address&gt;&lt;titles&gt;&lt;title&gt;The Crystal Structure of a Biological Insulated Transmembrane Molecular Wire&lt;/title&gt;&lt;secondary-title&gt;Cell&lt;/secondary-title&gt;&lt;alt-title&gt;Cell&amp;#xD;Cell&lt;/alt-title&gt;&lt;/titles&gt;&lt;periodical&gt;&lt;full-title&gt;Cell&lt;/full-title&gt;&lt;abbr-1&gt;Cell&lt;/abbr-1&gt;&lt;/periodical&gt;&lt;pages&gt;665-673&lt;/pages&gt;&lt;volume&gt;181&lt;/volume&gt;&lt;number&gt;3&lt;/number&gt;&lt;keywords&gt;&lt;keyword&gt;extracellular electron-transfer&lt;/keyword&gt;&lt;keyword&gt;decaheme cytochrome&lt;/keyword&gt;&lt;keyword&gt;shewanella&lt;/keyword&gt;&lt;keyword&gt;transport&lt;/keyword&gt;&lt;keyword&gt;mtrc&lt;/keyword&gt;&lt;keyword&gt;mechanisms&lt;/keyword&gt;&lt;keyword&gt;alignment&lt;/keyword&gt;&lt;keyword&gt;features&lt;/keyword&gt;&lt;keyword&gt;complex&lt;/keyword&gt;&lt;keyword&gt;limits&lt;/keyword&gt;&lt;/keywords&gt;&lt;dates&gt;&lt;year&gt;2020&lt;/year&gt;&lt;pub-dates&gt;&lt;date&gt;Apr 30&lt;/date&gt;&lt;/pub-dates&gt;&lt;/dates&gt;&lt;isbn&gt;0092-8674&lt;/isbn&gt;&lt;accession-num&gt;WOS:000530708400020&lt;/accession-num&gt;&lt;urls&gt;&lt;related-urls&gt;&lt;url&gt;&amp;lt;Go to ISI&amp;gt;://WOS:000530708400020&lt;/url&gt;&lt;/related-urls&gt;&lt;/urls&gt;&lt;language&gt;English&lt;/language&gt;&lt;/record&gt;&lt;/Cite&gt;&lt;/EndNote&gt;</w:instrText>
      </w:r>
      <w:r w:rsidR="00612FA1" w:rsidRPr="00592715">
        <w:rPr>
          <w:rFonts w:ascii="Arial" w:hAnsi="Arial" w:cs="Arial"/>
          <w:sz w:val="14"/>
          <w:szCs w:val="14"/>
          <w:lang w:val="en-US"/>
        </w:rPr>
        <w:fldChar w:fldCharType="separate"/>
      </w:r>
      <w:r w:rsidR="00612FA1" w:rsidRPr="00592715">
        <w:rPr>
          <w:rFonts w:ascii="Arial" w:hAnsi="Arial" w:cs="Arial"/>
          <w:sz w:val="14"/>
          <w:szCs w:val="14"/>
          <w:vertAlign w:val="superscript"/>
          <w:lang w:val="en-US"/>
        </w:rPr>
        <w:t>[7c]</w:t>
      </w:r>
      <w:r w:rsidR="00612FA1" w:rsidRPr="00592715">
        <w:rPr>
          <w:rFonts w:ascii="Arial" w:hAnsi="Arial" w:cs="Arial"/>
          <w:sz w:val="14"/>
          <w:szCs w:val="14"/>
          <w:lang w:val="en-US"/>
        </w:rPr>
        <w:fldChar w:fldCharType="end"/>
      </w:r>
      <w:r w:rsidRPr="00592715">
        <w:rPr>
          <w:rFonts w:ascii="Arial" w:hAnsi="Arial" w:cs="Arial"/>
          <w:sz w:val="14"/>
          <w:szCs w:val="14"/>
          <w:lang w:val="en-US"/>
        </w:rPr>
        <w:t xml:space="preserve"> of</w:t>
      </w:r>
      <w:r w:rsidRPr="00592715">
        <w:rPr>
          <w:rFonts w:ascii="Arial" w:hAnsi="Arial" w:cs="Arial"/>
          <w:i/>
          <w:sz w:val="14"/>
          <w:szCs w:val="14"/>
          <w:lang w:val="en-US"/>
        </w:rPr>
        <w:t xml:space="preserve"> S. baltica</w:t>
      </w:r>
      <w:r w:rsidRPr="00592715">
        <w:rPr>
          <w:rFonts w:ascii="Arial" w:hAnsi="Arial" w:cs="Arial"/>
          <w:sz w:val="14"/>
          <w:szCs w:val="14"/>
          <w:lang w:val="en-US"/>
        </w:rPr>
        <w:t xml:space="preserve"> MtrCAB. Hemes (orange) with iron (black) are shown as spheres</w:t>
      </w:r>
      <w:r w:rsidR="00BF31A0" w:rsidRPr="00592715">
        <w:rPr>
          <w:rFonts w:ascii="Arial" w:hAnsi="Arial" w:cs="Arial"/>
          <w:sz w:val="14"/>
          <w:szCs w:val="14"/>
          <w:lang w:val="en-US"/>
        </w:rPr>
        <w:t xml:space="preserve"> within the MtrA and MtrC proteins (yellow)</w:t>
      </w:r>
      <w:r w:rsidRPr="00592715">
        <w:rPr>
          <w:rFonts w:ascii="Arial" w:hAnsi="Arial" w:cs="Arial"/>
          <w:sz w:val="14"/>
          <w:szCs w:val="14"/>
          <w:lang w:val="en-US"/>
        </w:rPr>
        <w:t xml:space="preserve">. </w:t>
      </w:r>
      <w:r w:rsidR="00BF31A0" w:rsidRPr="00592715">
        <w:rPr>
          <w:rFonts w:ascii="Arial" w:hAnsi="Arial" w:cs="Arial"/>
          <w:sz w:val="14"/>
          <w:szCs w:val="14"/>
          <w:lang w:val="en-US"/>
        </w:rPr>
        <w:t>The MtrA heme chain is insulated from the membrane by embedding within a beta-barrel formed by MtrB</w:t>
      </w:r>
      <w:r w:rsidR="00925E10" w:rsidRPr="00592715">
        <w:rPr>
          <w:rFonts w:ascii="Arial" w:hAnsi="Arial" w:cs="Arial"/>
          <w:sz w:val="14"/>
          <w:szCs w:val="14"/>
          <w:lang w:val="en-US"/>
        </w:rPr>
        <w:t xml:space="preserve"> (gray) for which the front surface is not shown</w:t>
      </w:r>
      <w:r w:rsidR="00BF31A0" w:rsidRPr="00592715">
        <w:rPr>
          <w:rFonts w:ascii="Arial" w:hAnsi="Arial" w:cs="Arial"/>
          <w:sz w:val="14"/>
          <w:szCs w:val="14"/>
          <w:lang w:val="en-US"/>
        </w:rPr>
        <w:t xml:space="preserve">. MtrA and MtrB are assembled as a naturally insulated biomolecular nanowire with both structural and functional attributes analogous to those of an electrical power cable. </w:t>
      </w:r>
      <w:r w:rsidRPr="00592715">
        <w:rPr>
          <w:rFonts w:ascii="Arial" w:hAnsi="Arial" w:cs="Arial"/>
          <w:sz w:val="14"/>
          <w:szCs w:val="14"/>
          <w:lang w:val="en-US"/>
        </w:rPr>
        <w:t xml:space="preserve"> (B) Schematic of microreactor design with N</w:t>
      </w:r>
      <w:r w:rsidRPr="00592715">
        <w:rPr>
          <w:rFonts w:ascii="Arial" w:hAnsi="Arial" w:cs="Arial"/>
          <w:sz w:val="14"/>
          <w:szCs w:val="14"/>
          <w:vertAlign w:val="subscript"/>
          <w:lang w:val="en-US"/>
        </w:rPr>
        <w:t>2</w:t>
      </w:r>
      <w:r w:rsidRPr="00592715">
        <w:rPr>
          <w:rFonts w:ascii="Arial" w:hAnsi="Arial" w:cs="Arial"/>
          <w:sz w:val="14"/>
          <w:szCs w:val="14"/>
          <w:lang w:val="en-US"/>
        </w:rPr>
        <w:t>O Reductase encapsulated within lip</w:t>
      </w:r>
      <w:r w:rsidR="00C73C0F" w:rsidRPr="00592715">
        <w:rPr>
          <w:rFonts w:ascii="Arial" w:hAnsi="Arial" w:cs="Arial"/>
          <w:sz w:val="14"/>
          <w:szCs w:val="14"/>
          <w:lang w:val="en-US"/>
        </w:rPr>
        <w:t xml:space="preserve">osome </w:t>
      </w:r>
      <w:r w:rsidRPr="00592715">
        <w:rPr>
          <w:rFonts w:ascii="Arial" w:hAnsi="Arial" w:cs="Arial"/>
          <w:sz w:val="14"/>
          <w:szCs w:val="14"/>
          <w:lang w:val="en-US"/>
        </w:rPr>
        <w:t xml:space="preserve">bilayer </w:t>
      </w:r>
      <w:r w:rsidR="00C73C0F" w:rsidRPr="00592715">
        <w:rPr>
          <w:rFonts w:ascii="Arial" w:hAnsi="Arial" w:cs="Arial"/>
          <w:sz w:val="14"/>
          <w:szCs w:val="14"/>
          <w:lang w:val="en-US"/>
        </w:rPr>
        <w:t xml:space="preserve">membrane </w:t>
      </w:r>
      <w:r w:rsidRPr="00592715">
        <w:rPr>
          <w:rFonts w:ascii="Arial" w:hAnsi="Arial" w:cs="Arial"/>
          <w:sz w:val="14"/>
          <w:szCs w:val="14"/>
          <w:lang w:val="en-US"/>
        </w:rPr>
        <w:t>spanned by MtrCAB. Diagram not to scale and is purely to aid discussion, the orientation of MtrCAB is not experimentally defined.</w:t>
      </w:r>
      <w:r w:rsidR="00E77B38" w:rsidRPr="00592715">
        <w:rPr>
          <w:rFonts w:ascii="Arial" w:hAnsi="Arial" w:cs="Arial"/>
          <w:sz w:val="14"/>
          <w:szCs w:val="14"/>
          <w:lang w:val="en-US"/>
        </w:rPr>
        <w:t xml:space="preserve"> Panel B created with BioRender.com.</w:t>
      </w:r>
      <w:r w:rsidRPr="00592715">
        <w:rPr>
          <w:rFonts w:ascii="Arial" w:hAnsi="Arial" w:cs="Arial"/>
          <w:sz w:val="14"/>
          <w:szCs w:val="14"/>
          <w:lang w:val="en-US"/>
        </w:rPr>
        <w:t xml:space="preserve"> </w:t>
      </w:r>
    </w:p>
    <w:p w14:paraId="1356146F" w14:textId="27EB7E4D" w:rsidR="00982A39" w:rsidRPr="00592715" w:rsidRDefault="00982A39" w:rsidP="00982A39">
      <w:pPr>
        <w:spacing w:after="240" w:line="480" w:lineRule="auto"/>
        <w:rPr>
          <w:rFonts w:ascii="Arial" w:hAnsi="Arial" w:cs="Arial"/>
          <w:sz w:val="14"/>
          <w:szCs w:val="14"/>
          <w:lang w:val="en-US"/>
        </w:rPr>
      </w:pPr>
    </w:p>
    <w:p w14:paraId="6664270B" w14:textId="77777777" w:rsidR="002B58A8" w:rsidRPr="00592715" w:rsidRDefault="002B58A8" w:rsidP="00D80821">
      <w:pPr>
        <w:pStyle w:val="P1"/>
        <w:rPr>
          <w:highlight w:val="yellow"/>
        </w:rPr>
      </w:pPr>
    </w:p>
    <w:p w14:paraId="2F58698F" w14:textId="35934633" w:rsidR="00A663BD" w:rsidRPr="00592715" w:rsidRDefault="00575960" w:rsidP="003B4303">
      <w:pPr>
        <w:spacing w:before="360" w:after="240"/>
        <w:jc w:val="center"/>
        <w:rPr>
          <w:rFonts w:ascii="Arial" w:hAnsi="Arial" w:cs="Arial"/>
          <w:color w:val="FF0000"/>
          <w:sz w:val="14"/>
          <w:szCs w:val="16"/>
          <w:lang w:val="en-US"/>
        </w:rPr>
      </w:pPr>
      <w:r w:rsidRPr="00592715">
        <w:rPr>
          <w:rFonts w:ascii="Arial" w:hAnsi="Arial" w:cs="Arial"/>
          <w:color w:val="FF0000"/>
          <w:sz w:val="14"/>
          <w:szCs w:val="16"/>
          <w:lang w:val="en-US"/>
        </w:rPr>
        <w:lastRenderedPageBreak/>
        <w:t xml:space="preserve"> </w:t>
      </w:r>
      <w:r w:rsidRPr="00592715">
        <w:rPr>
          <w:noProof/>
          <w:lang w:val="en-US"/>
        </w:rPr>
        <w:drawing>
          <wp:inline distT="0" distB="0" distL="0" distR="0" wp14:anchorId="7D085672" wp14:editId="37053381">
            <wp:extent cx="2099256" cy="33237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06927" cy="3335927"/>
                    </a:xfrm>
                    <a:prstGeom prst="rect">
                      <a:avLst/>
                    </a:prstGeom>
                    <a:noFill/>
                    <a:ln>
                      <a:noFill/>
                    </a:ln>
                  </pic:spPr>
                </pic:pic>
              </a:graphicData>
            </a:graphic>
          </wp:inline>
        </w:drawing>
      </w:r>
    </w:p>
    <w:p w14:paraId="67757A21" w14:textId="4434D910" w:rsidR="00A663BD" w:rsidRPr="00592715" w:rsidRDefault="00FC28EF" w:rsidP="00A663BD">
      <w:pPr>
        <w:spacing w:after="240" w:line="480" w:lineRule="auto"/>
        <w:rPr>
          <w:rFonts w:ascii="Arial" w:hAnsi="Arial" w:cs="Arial"/>
          <w:sz w:val="14"/>
          <w:szCs w:val="14"/>
          <w:lang w:val="en-US"/>
        </w:rPr>
      </w:pPr>
      <w:bookmarkStart w:id="4" w:name="_Hlk104891805"/>
      <w:r w:rsidRPr="00592715">
        <w:rPr>
          <w:rFonts w:ascii="Arial" w:hAnsi="Arial" w:cs="Arial"/>
          <w:b/>
          <w:bCs/>
          <w:sz w:val="14"/>
          <w:szCs w:val="14"/>
          <w:lang w:val="en-US"/>
        </w:rPr>
        <w:t xml:space="preserve">Figure </w:t>
      </w:r>
      <w:r w:rsidR="00A663BD" w:rsidRPr="00592715">
        <w:rPr>
          <w:rFonts w:ascii="Arial" w:hAnsi="Arial" w:cs="Arial"/>
          <w:b/>
          <w:bCs/>
          <w:sz w:val="14"/>
          <w:szCs w:val="14"/>
          <w:lang w:val="en-US"/>
        </w:rPr>
        <w:t>2</w:t>
      </w:r>
      <w:r w:rsidRPr="00592715">
        <w:rPr>
          <w:rFonts w:ascii="Arial" w:hAnsi="Arial" w:cs="Arial"/>
          <w:b/>
          <w:bCs/>
          <w:sz w:val="14"/>
          <w:szCs w:val="14"/>
          <w:lang w:val="en-US"/>
        </w:rPr>
        <w:t>.</w:t>
      </w:r>
      <w:r w:rsidRPr="00592715">
        <w:rPr>
          <w:rFonts w:ascii="Arial" w:hAnsi="Arial" w:cs="Arial"/>
          <w:sz w:val="14"/>
          <w:szCs w:val="14"/>
          <w:lang w:val="en-US"/>
        </w:rPr>
        <w:t xml:space="preserve"> </w:t>
      </w:r>
      <w:r w:rsidR="00A663BD" w:rsidRPr="00592715">
        <w:rPr>
          <w:rFonts w:ascii="Arial" w:hAnsi="Arial" w:cs="Arial"/>
          <w:sz w:val="14"/>
          <w:szCs w:val="14"/>
          <w:lang w:val="en-US"/>
        </w:rPr>
        <w:t xml:space="preserve">Characterization of Proteoliposomes. </w:t>
      </w:r>
      <w:r w:rsidR="00A663BD" w:rsidRPr="00592715">
        <w:rPr>
          <w:rFonts w:ascii="Arial" w:hAnsi="Arial" w:cs="Arial"/>
          <w:bCs/>
          <w:sz w:val="14"/>
          <w:szCs w:val="14"/>
          <w:lang w:val="en-US"/>
        </w:rPr>
        <w:t>(A)</w:t>
      </w:r>
      <w:r w:rsidR="00A663BD" w:rsidRPr="00592715">
        <w:rPr>
          <w:rFonts w:ascii="Arial" w:hAnsi="Arial" w:cs="Arial"/>
          <w:sz w:val="14"/>
          <w:szCs w:val="14"/>
          <w:lang w:val="en-US"/>
        </w:rPr>
        <w:t xml:space="preserve"> Electronic absorbance of N</w:t>
      </w:r>
      <w:r w:rsidR="00A663BD" w:rsidRPr="00592715">
        <w:rPr>
          <w:rFonts w:ascii="Arial" w:hAnsi="Arial" w:cs="Arial"/>
          <w:sz w:val="14"/>
          <w:szCs w:val="14"/>
          <w:vertAlign w:val="subscript"/>
          <w:lang w:val="en-US"/>
        </w:rPr>
        <w:t>2</w:t>
      </w:r>
      <w:r w:rsidR="00A663BD" w:rsidRPr="00592715">
        <w:rPr>
          <w:rFonts w:ascii="Arial" w:hAnsi="Arial" w:cs="Arial"/>
          <w:sz w:val="14"/>
          <w:szCs w:val="14"/>
          <w:lang w:val="en-US"/>
        </w:rPr>
        <w:t>O Reductase containing proteoliposomes</w:t>
      </w:r>
      <w:r w:rsidR="002D3C46" w:rsidRPr="00592715">
        <w:rPr>
          <w:rFonts w:ascii="Arial" w:hAnsi="Arial" w:cs="Arial"/>
          <w:sz w:val="14"/>
          <w:szCs w:val="14"/>
          <w:lang w:val="en-US"/>
        </w:rPr>
        <w:t xml:space="preserve"> with (red continuous line) and</w:t>
      </w:r>
      <w:r w:rsidR="00A663BD" w:rsidRPr="00592715">
        <w:rPr>
          <w:rFonts w:ascii="Arial" w:hAnsi="Arial" w:cs="Arial"/>
          <w:sz w:val="14"/>
          <w:szCs w:val="14"/>
          <w:lang w:val="en-US"/>
        </w:rPr>
        <w:t xml:space="preserve"> without (black continuous </w:t>
      </w:r>
      <w:proofErr w:type="gramStart"/>
      <w:r w:rsidR="00A663BD" w:rsidRPr="00592715">
        <w:rPr>
          <w:rFonts w:ascii="Arial" w:hAnsi="Arial" w:cs="Arial"/>
          <w:sz w:val="14"/>
          <w:szCs w:val="14"/>
          <w:lang w:val="en-US"/>
        </w:rPr>
        <w:t>line)MtrCAB</w:t>
      </w:r>
      <w:proofErr w:type="gramEnd"/>
      <w:r w:rsidR="00A663BD" w:rsidRPr="00592715">
        <w:rPr>
          <w:rFonts w:ascii="Arial" w:hAnsi="Arial" w:cs="Arial"/>
          <w:sz w:val="14"/>
          <w:szCs w:val="14"/>
          <w:lang w:val="en-US"/>
        </w:rPr>
        <w:t>. Proteoliposomes (</w:t>
      </w:r>
      <w:r w:rsidR="00A663BD" w:rsidRPr="00592715">
        <w:rPr>
          <w:rFonts w:ascii="Arial" w:hAnsi="Arial" w:cs="Arial"/>
          <w:sz w:val="14"/>
          <w:szCs w:val="14"/>
          <w:lang w:val="en-US"/>
        </w:rPr>
        <w:sym w:font="Symbol" w:char="F0BB"/>
      </w:r>
      <w:r w:rsidR="00A663BD" w:rsidRPr="00592715">
        <w:rPr>
          <w:rFonts w:ascii="Arial" w:hAnsi="Arial" w:cs="Arial"/>
          <w:sz w:val="14"/>
          <w:szCs w:val="14"/>
          <w:lang w:val="en-US"/>
        </w:rPr>
        <w:t xml:space="preserve">3 </w:t>
      </w:r>
      <w:proofErr w:type="spellStart"/>
      <w:r w:rsidR="00A663BD" w:rsidRPr="00592715">
        <w:rPr>
          <w:rFonts w:ascii="Arial" w:hAnsi="Arial" w:cs="Arial"/>
          <w:sz w:val="14"/>
          <w:szCs w:val="14"/>
          <w:lang w:val="en-US"/>
        </w:rPr>
        <w:t>nM</w:t>
      </w:r>
      <w:proofErr w:type="spellEnd"/>
      <w:r w:rsidR="00A663BD" w:rsidRPr="00592715">
        <w:rPr>
          <w:rFonts w:ascii="Arial" w:hAnsi="Arial" w:cs="Arial"/>
          <w:sz w:val="14"/>
          <w:szCs w:val="14"/>
          <w:lang w:val="en-US"/>
        </w:rPr>
        <w:t xml:space="preserve">) in 50 mM Tris-HCl, 10 mM </w:t>
      </w:r>
      <w:proofErr w:type="spellStart"/>
      <w:r w:rsidR="00A663BD" w:rsidRPr="00592715">
        <w:rPr>
          <w:rFonts w:ascii="Arial" w:hAnsi="Arial" w:cs="Arial"/>
          <w:sz w:val="14"/>
          <w:szCs w:val="14"/>
          <w:lang w:val="en-US"/>
        </w:rPr>
        <w:t>KCl</w:t>
      </w:r>
      <w:proofErr w:type="spellEnd"/>
      <w:r w:rsidR="00A663BD" w:rsidRPr="00592715">
        <w:rPr>
          <w:rFonts w:ascii="Arial" w:hAnsi="Arial" w:cs="Arial"/>
          <w:sz w:val="14"/>
          <w:szCs w:val="14"/>
          <w:lang w:val="en-US"/>
        </w:rPr>
        <w:t>, pH 8.5. Circles show the estimated contribution to each spectrum from proteoliposome scattering, see Supporting Information for details. (B) Coomassie stained SDS-PAGE gel image for N</w:t>
      </w:r>
      <w:r w:rsidR="00A663BD" w:rsidRPr="00592715">
        <w:rPr>
          <w:rFonts w:ascii="Arial" w:hAnsi="Arial" w:cs="Arial"/>
          <w:sz w:val="14"/>
          <w:szCs w:val="14"/>
          <w:vertAlign w:val="subscript"/>
          <w:lang w:val="en-US"/>
        </w:rPr>
        <w:t>2</w:t>
      </w:r>
      <w:r w:rsidR="00A663BD" w:rsidRPr="00592715">
        <w:rPr>
          <w:rFonts w:ascii="Arial" w:hAnsi="Arial" w:cs="Arial"/>
          <w:sz w:val="14"/>
          <w:szCs w:val="14"/>
          <w:lang w:val="en-US"/>
        </w:rPr>
        <w:t xml:space="preserve">O Reductase containing proteoliposomes without (center lane) and with (right lane) MtrCAB. Molecular weight markers of the indicated mass (left lane). </w:t>
      </w:r>
    </w:p>
    <w:bookmarkEnd w:id="4"/>
    <w:p w14:paraId="3095CBA6" w14:textId="77777777" w:rsidR="00982A39" w:rsidRPr="00592715" w:rsidRDefault="00982A39" w:rsidP="00982A39">
      <w:pPr>
        <w:spacing w:before="360" w:after="240"/>
        <w:rPr>
          <w:rFonts w:ascii="Arial" w:hAnsi="Arial" w:cs="Arial"/>
          <w:color w:val="FF0000"/>
          <w:sz w:val="14"/>
          <w:szCs w:val="16"/>
          <w:lang w:val="en-US"/>
        </w:rPr>
      </w:pPr>
    </w:p>
    <w:p w14:paraId="3F54DADA" w14:textId="77777777" w:rsidR="00982A39" w:rsidRPr="00592715" w:rsidRDefault="00982A39" w:rsidP="00982A39">
      <w:pPr>
        <w:spacing w:before="360" w:after="240"/>
        <w:rPr>
          <w:rFonts w:ascii="Arial" w:hAnsi="Arial" w:cs="Arial"/>
          <w:color w:val="FF0000"/>
          <w:sz w:val="14"/>
          <w:szCs w:val="16"/>
          <w:lang w:val="en-US"/>
        </w:rPr>
      </w:pPr>
    </w:p>
    <w:p w14:paraId="3FE9B153" w14:textId="77777777" w:rsidR="00982A39" w:rsidRPr="00592715" w:rsidRDefault="00982A39" w:rsidP="00982A39">
      <w:pPr>
        <w:spacing w:before="360" w:after="240"/>
        <w:rPr>
          <w:rFonts w:ascii="Arial" w:hAnsi="Arial" w:cs="Arial"/>
          <w:color w:val="FF0000"/>
          <w:sz w:val="14"/>
          <w:szCs w:val="16"/>
          <w:lang w:val="en-US"/>
        </w:rPr>
      </w:pPr>
    </w:p>
    <w:p w14:paraId="762B44EE" w14:textId="77777777" w:rsidR="00982A39" w:rsidRPr="00592715" w:rsidRDefault="00982A39" w:rsidP="00982A39">
      <w:pPr>
        <w:spacing w:before="360" w:after="240"/>
        <w:rPr>
          <w:rFonts w:ascii="Arial" w:hAnsi="Arial" w:cs="Arial"/>
          <w:color w:val="FF0000"/>
          <w:sz w:val="14"/>
          <w:szCs w:val="16"/>
          <w:lang w:val="en-US"/>
        </w:rPr>
      </w:pPr>
    </w:p>
    <w:p w14:paraId="28931B93" w14:textId="77777777" w:rsidR="00982A39" w:rsidRPr="00592715" w:rsidRDefault="00982A39" w:rsidP="00982A39">
      <w:pPr>
        <w:spacing w:before="360" w:after="240"/>
        <w:rPr>
          <w:rFonts w:ascii="Arial" w:hAnsi="Arial" w:cs="Arial"/>
          <w:color w:val="FF0000"/>
          <w:sz w:val="14"/>
          <w:szCs w:val="16"/>
          <w:lang w:val="en-US"/>
        </w:rPr>
      </w:pPr>
    </w:p>
    <w:p w14:paraId="3D976337" w14:textId="77777777" w:rsidR="00982A39" w:rsidRPr="00592715" w:rsidRDefault="00982A39" w:rsidP="00982A39">
      <w:pPr>
        <w:spacing w:before="360" w:after="240"/>
        <w:rPr>
          <w:rFonts w:ascii="Arial" w:hAnsi="Arial" w:cs="Arial"/>
          <w:color w:val="FF0000"/>
          <w:sz w:val="14"/>
          <w:szCs w:val="16"/>
          <w:lang w:val="en-US"/>
        </w:rPr>
      </w:pPr>
    </w:p>
    <w:p w14:paraId="10D458B9" w14:textId="77777777" w:rsidR="00982A39" w:rsidRPr="00592715" w:rsidRDefault="00982A39" w:rsidP="00982A39">
      <w:pPr>
        <w:spacing w:before="360" w:after="240"/>
        <w:rPr>
          <w:rFonts w:ascii="Arial" w:hAnsi="Arial" w:cs="Arial"/>
          <w:color w:val="FF0000"/>
          <w:sz w:val="14"/>
          <w:szCs w:val="16"/>
          <w:lang w:val="en-US"/>
        </w:rPr>
      </w:pPr>
    </w:p>
    <w:p w14:paraId="1C6CE0CD" w14:textId="77777777" w:rsidR="00982A39" w:rsidRPr="00592715" w:rsidRDefault="00982A39" w:rsidP="00982A39">
      <w:pPr>
        <w:spacing w:before="360" w:after="240"/>
        <w:rPr>
          <w:rFonts w:ascii="Arial" w:hAnsi="Arial" w:cs="Arial"/>
          <w:color w:val="FF0000"/>
          <w:sz w:val="14"/>
          <w:szCs w:val="16"/>
          <w:lang w:val="en-US"/>
        </w:rPr>
      </w:pPr>
    </w:p>
    <w:p w14:paraId="77859F21" w14:textId="2598EE52" w:rsidR="00DC7AED" w:rsidRPr="00592715" w:rsidRDefault="00DC7AED" w:rsidP="00982A39">
      <w:pPr>
        <w:spacing w:before="360" w:after="240"/>
        <w:rPr>
          <w:rFonts w:ascii="Arial" w:hAnsi="Arial" w:cs="Arial"/>
          <w:color w:val="FF0000"/>
          <w:sz w:val="14"/>
          <w:szCs w:val="16"/>
          <w:lang w:val="en-US"/>
        </w:rPr>
      </w:pPr>
    </w:p>
    <w:p w14:paraId="064A787C" w14:textId="38936444" w:rsidR="0075174F" w:rsidRPr="00592715" w:rsidRDefault="00B63B12" w:rsidP="00982A39">
      <w:pPr>
        <w:spacing w:before="360" w:after="240"/>
        <w:rPr>
          <w:rFonts w:ascii="Arial" w:hAnsi="Arial" w:cs="Arial"/>
          <w:color w:val="FF0000"/>
          <w:sz w:val="14"/>
          <w:szCs w:val="16"/>
          <w:lang w:val="en-US"/>
        </w:rPr>
      </w:pPr>
      <w:r w:rsidRPr="00592715">
        <w:rPr>
          <w:rFonts w:ascii="Arial" w:hAnsi="Arial" w:cs="Arial"/>
          <w:color w:val="FF0000"/>
          <w:sz w:val="14"/>
          <w:szCs w:val="16"/>
          <w:lang w:val="en-US"/>
        </w:rPr>
        <w:t xml:space="preserve"> </w:t>
      </w:r>
    </w:p>
    <w:p w14:paraId="33FBF8DC" w14:textId="77777777" w:rsidR="00A32B1A" w:rsidRPr="00592715" w:rsidRDefault="00A32B1A" w:rsidP="00DC7AED">
      <w:pPr>
        <w:spacing w:after="240" w:line="480" w:lineRule="auto"/>
        <w:rPr>
          <w:rFonts w:ascii="Arial" w:hAnsi="Arial" w:cs="Arial"/>
          <w:b/>
          <w:bCs/>
          <w:sz w:val="14"/>
          <w:szCs w:val="14"/>
          <w:lang w:val="en-US"/>
        </w:rPr>
      </w:pPr>
      <w:r w:rsidRPr="00592715">
        <w:rPr>
          <w:noProof/>
          <w:lang w:val="en-US"/>
        </w:rPr>
        <w:drawing>
          <wp:inline distT="0" distB="0" distL="0" distR="0" wp14:anchorId="7CE67751" wp14:editId="336EDFC6">
            <wp:extent cx="2902551" cy="315360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4273" cy="3155471"/>
                    </a:xfrm>
                    <a:prstGeom prst="rect">
                      <a:avLst/>
                    </a:prstGeom>
                    <a:noFill/>
                    <a:ln>
                      <a:noFill/>
                    </a:ln>
                  </pic:spPr>
                </pic:pic>
              </a:graphicData>
            </a:graphic>
          </wp:inline>
        </w:drawing>
      </w:r>
    </w:p>
    <w:p w14:paraId="2C1563B8" w14:textId="25E206C2" w:rsidR="00DC7AED" w:rsidRPr="00592715" w:rsidRDefault="00982A39" w:rsidP="00DC7AED">
      <w:pPr>
        <w:spacing w:after="240" w:line="480" w:lineRule="auto"/>
        <w:rPr>
          <w:rFonts w:ascii="Arial" w:hAnsi="Arial" w:cs="Arial"/>
          <w:sz w:val="14"/>
          <w:szCs w:val="14"/>
          <w:lang w:val="en-US"/>
        </w:rPr>
      </w:pPr>
      <w:r w:rsidRPr="00592715">
        <w:rPr>
          <w:rFonts w:ascii="Arial" w:hAnsi="Arial" w:cs="Arial"/>
          <w:b/>
          <w:bCs/>
          <w:sz w:val="14"/>
          <w:szCs w:val="14"/>
          <w:lang w:val="en-US"/>
        </w:rPr>
        <w:t>Figure 3.</w:t>
      </w:r>
      <w:r w:rsidRPr="00592715">
        <w:rPr>
          <w:rFonts w:ascii="Arial" w:hAnsi="Arial" w:cs="Arial"/>
          <w:sz w:val="14"/>
          <w:szCs w:val="14"/>
          <w:lang w:val="en-US"/>
        </w:rPr>
        <w:t xml:space="preserve"> </w:t>
      </w:r>
      <w:r w:rsidR="00AF7888" w:rsidRPr="00592715">
        <w:rPr>
          <w:rFonts w:ascii="Arial" w:hAnsi="Arial" w:cs="Arial"/>
          <w:sz w:val="14"/>
          <w:szCs w:val="14"/>
          <w:lang w:val="en-US"/>
        </w:rPr>
        <w:t>D</w:t>
      </w:r>
      <w:r w:rsidR="00DC7AED" w:rsidRPr="00592715">
        <w:rPr>
          <w:rFonts w:ascii="Arial" w:hAnsi="Arial" w:cs="Arial"/>
          <w:sz w:val="14"/>
          <w:szCs w:val="14"/>
          <w:lang w:val="en-US"/>
        </w:rPr>
        <w:t>ithionite-</w:t>
      </w:r>
      <w:r w:rsidR="00AF7888" w:rsidRPr="00592715">
        <w:rPr>
          <w:rFonts w:ascii="Arial" w:hAnsi="Arial" w:cs="Arial"/>
          <w:sz w:val="14"/>
          <w:szCs w:val="14"/>
          <w:lang w:val="en-US"/>
        </w:rPr>
        <w:t>D</w:t>
      </w:r>
      <w:r w:rsidR="00DC7AED" w:rsidRPr="00592715">
        <w:rPr>
          <w:rFonts w:ascii="Arial" w:hAnsi="Arial" w:cs="Arial"/>
          <w:sz w:val="14"/>
          <w:szCs w:val="14"/>
          <w:lang w:val="en-US"/>
        </w:rPr>
        <w:t xml:space="preserve">riven </w:t>
      </w:r>
      <w:r w:rsidR="00AF7888" w:rsidRPr="00592715">
        <w:rPr>
          <w:rFonts w:ascii="Arial" w:hAnsi="Arial" w:cs="Arial"/>
          <w:sz w:val="14"/>
          <w:szCs w:val="14"/>
          <w:lang w:val="en-US"/>
        </w:rPr>
        <w:t>P</w:t>
      </w:r>
      <w:r w:rsidR="00DC7AED" w:rsidRPr="00592715">
        <w:rPr>
          <w:rFonts w:ascii="Arial" w:hAnsi="Arial" w:cs="Arial"/>
          <w:sz w:val="14"/>
          <w:szCs w:val="14"/>
          <w:lang w:val="en-US"/>
        </w:rPr>
        <w:t>roteoliposome N</w:t>
      </w:r>
      <w:r w:rsidR="00DC7AED" w:rsidRPr="00592715">
        <w:rPr>
          <w:rFonts w:ascii="Arial" w:hAnsi="Arial" w:cs="Arial"/>
          <w:sz w:val="14"/>
          <w:szCs w:val="14"/>
          <w:vertAlign w:val="subscript"/>
          <w:lang w:val="en-US"/>
        </w:rPr>
        <w:t>2</w:t>
      </w:r>
      <w:r w:rsidR="00DC7AED" w:rsidRPr="00592715">
        <w:rPr>
          <w:rFonts w:ascii="Arial" w:hAnsi="Arial" w:cs="Arial"/>
          <w:sz w:val="14"/>
          <w:szCs w:val="14"/>
          <w:lang w:val="en-US"/>
        </w:rPr>
        <w:t xml:space="preserve">O Reductase </w:t>
      </w:r>
      <w:r w:rsidR="00AF7888" w:rsidRPr="00592715">
        <w:rPr>
          <w:rFonts w:ascii="Arial" w:hAnsi="Arial" w:cs="Arial"/>
          <w:sz w:val="14"/>
          <w:szCs w:val="14"/>
          <w:lang w:val="en-US"/>
        </w:rPr>
        <w:t>A</w:t>
      </w:r>
      <w:r w:rsidR="00DC7AED" w:rsidRPr="00592715">
        <w:rPr>
          <w:rFonts w:ascii="Arial" w:hAnsi="Arial" w:cs="Arial"/>
          <w:sz w:val="14"/>
          <w:szCs w:val="14"/>
          <w:lang w:val="en-US"/>
        </w:rPr>
        <w:t xml:space="preserve">ctivity. Electronic absorbance </w:t>
      </w:r>
      <w:r w:rsidR="00AF7888" w:rsidRPr="00592715">
        <w:rPr>
          <w:rFonts w:ascii="Arial" w:hAnsi="Arial" w:cs="Arial"/>
          <w:sz w:val="14"/>
          <w:szCs w:val="14"/>
          <w:lang w:val="en-US"/>
        </w:rPr>
        <w:t xml:space="preserve">spectra for suspensions </w:t>
      </w:r>
      <w:r w:rsidR="00DC7AED" w:rsidRPr="00592715">
        <w:rPr>
          <w:rFonts w:ascii="Arial" w:hAnsi="Arial" w:cs="Arial"/>
          <w:sz w:val="14"/>
          <w:szCs w:val="14"/>
          <w:lang w:val="en-US"/>
        </w:rPr>
        <w:t>of N</w:t>
      </w:r>
      <w:r w:rsidR="00DC7AED" w:rsidRPr="00592715">
        <w:rPr>
          <w:rFonts w:ascii="Arial" w:hAnsi="Arial" w:cs="Arial"/>
          <w:sz w:val="14"/>
          <w:szCs w:val="14"/>
          <w:vertAlign w:val="subscript"/>
          <w:lang w:val="en-US"/>
        </w:rPr>
        <w:t>2</w:t>
      </w:r>
      <w:r w:rsidR="00DC7AED" w:rsidRPr="00592715">
        <w:rPr>
          <w:rFonts w:ascii="Arial" w:hAnsi="Arial" w:cs="Arial"/>
          <w:sz w:val="14"/>
          <w:szCs w:val="14"/>
          <w:lang w:val="en-US"/>
        </w:rPr>
        <w:t>O Reductase containing proteoliposomes with (A) and without (B) MtrCAB measured f</w:t>
      </w:r>
      <w:r w:rsidR="00AF7888" w:rsidRPr="00592715">
        <w:rPr>
          <w:rFonts w:ascii="Arial" w:hAnsi="Arial" w:cs="Arial"/>
          <w:sz w:val="14"/>
          <w:szCs w:val="14"/>
          <w:lang w:val="en-US"/>
        </w:rPr>
        <w:t>o</w:t>
      </w:r>
      <w:r w:rsidR="00DC7AED" w:rsidRPr="00592715">
        <w:rPr>
          <w:rFonts w:ascii="Arial" w:hAnsi="Arial" w:cs="Arial"/>
          <w:sz w:val="14"/>
          <w:szCs w:val="14"/>
          <w:lang w:val="en-US"/>
        </w:rPr>
        <w:t>r 12 min after addition of</w:t>
      </w:r>
      <w:r w:rsidR="00AF7888" w:rsidRPr="00592715">
        <w:rPr>
          <w:rFonts w:ascii="Arial" w:hAnsi="Arial" w:cs="Arial"/>
          <w:sz w:val="14"/>
          <w:szCs w:val="14"/>
          <w:lang w:val="en-US"/>
        </w:rPr>
        <w:t xml:space="preserve"> 750 </w:t>
      </w:r>
      <w:r w:rsidR="00AF7888" w:rsidRPr="00592715">
        <w:rPr>
          <w:rFonts w:ascii="Arial" w:hAnsi="Arial" w:cs="Arial"/>
          <w:sz w:val="14"/>
          <w:szCs w:val="14"/>
          <w:lang w:val="en-US"/>
        </w:rPr>
        <w:sym w:font="Symbol" w:char="F06D"/>
      </w:r>
      <w:r w:rsidR="00AF7888" w:rsidRPr="00592715">
        <w:rPr>
          <w:rFonts w:ascii="Arial" w:hAnsi="Arial" w:cs="Arial"/>
          <w:sz w:val="14"/>
          <w:szCs w:val="14"/>
          <w:lang w:val="en-US"/>
        </w:rPr>
        <w:t>M</w:t>
      </w:r>
      <w:r w:rsidR="00DC7AED" w:rsidRPr="00592715">
        <w:rPr>
          <w:rFonts w:ascii="Arial" w:hAnsi="Arial" w:cs="Arial"/>
          <w:sz w:val="14"/>
          <w:szCs w:val="14"/>
          <w:lang w:val="en-US"/>
        </w:rPr>
        <w:t xml:space="preserve"> N</w:t>
      </w:r>
      <w:r w:rsidR="00DC7AED" w:rsidRPr="00592715">
        <w:rPr>
          <w:rFonts w:ascii="Arial" w:hAnsi="Arial" w:cs="Arial"/>
          <w:sz w:val="14"/>
          <w:szCs w:val="14"/>
          <w:vertAlign w:val="subscript"/>
          <w:lang w:val="en-US"/>
        </w:rPr>
        <w:t>2</w:t>
      </w:r>
      <w:r w:rsidR="00DC7AED" w:rsidRPr="00592715">
        <w:rPr>
          <w:rFonts w:ascii="Arial" w:hAnsi="Arial" w:cs="Arial"/>
          <w:sz w:val="14"/>
          <w:szCs w:val="14"/>
          <w:lang w:val="en-US"/>
        </w:rPr>
        <w:t>O</w:t>
      </w:r>
      <w:r w:rsidR="00AF7888" w:rsidRPr="00592715">
        <w:rPr>
          <w:rFonts w:ascii="Arial" w:hAnsi="Arial" w:cs="Arial"/>
          <w:sz w:val="14"/>
          <w:szCs w:val="14"/>
          <w:lang w:val="en-US"/>
        </w:rPr>
        <w:t xml:space="preserve"> at t = 0 min</w:t>
      </w:r>
      <w:r w:rsidR="00DC7AED" w:rsidRPr="00592715">
        <w:rPr>
          <w:rFonts w:ascii="Arial" w:hAnsi="Arial" w:cs="Arial"/>
          <w:sz w:val="14"/>
          <w:szCs w:val="14"/>
          <w:lang w:val="en-US"/>
        </w:rPr>
        <w:t>. Arrows indicate the direction of spectral change for the feature</w:t>
      </w:r>
      <w:r w:rsidR="00184315" w:rsidRPr="00592715">
        <w:rPr>
          <w:rFonts w:ascii="Arial" w:hAnsi="Arial" w:cs="Arial"/>
          <w:sz w:val="14"/>
          <w:szCs w:val="14"/>
          <w:lang w:val="en-US"/>
        </w:rPr>
        <w:t xml:space="preserve">s corresponding to </w:t>
      </w:r>
      <w:r w:rsidR="00707EA2" w:rsidRPr="00592715">
        <w:rPr>
          <w:rFonts w:ascii="Arial" w:hAnsi="Arial" w:cs="Arial"/>
          <w:sz w:val="14"/>
          <w:szCs w:val="14"/>
          <w:lang w:val="en-US"/>
        </w:rPr>
        <w:t xml:space="preserve">sodium </w:t>
      </w:r>
      <w:r w:rsidR="00DC7AED" w:rsidRPr="00592715">
        <w:rPr>
          <w:rFonts w:ascii="Arial" w:hAnsi="Arial" w:cs="Arial"/>
          <w:sz w:val="14"/>
          <w:szCs w:val="14"/>
          <w:lang w:val="en-US"/>
        </w:rPr>
        <w:t>dithionite</w:t>
      </w:r>
      <w:r w:rsidR="00AF7888" w:rsidRPr="00592715">
        <w:rPr>
          <w:rFonts w:ascii="Arial" w:hAnsi="Arial" w:cs="Arial"/>
          <w:sz w:val="14"/>
          <w:szCs w:val="14"/>
          <w:lang w:val="en-US"/>
        </w:rPr>
        <w:t xml:space="preserve"> (315 nm)</w:t>
      </w:r>
      <w:r w:rsidR="00DC7AED" w:rsidRPr="00592715">
        <w:rPr>
          <w:rFonts w:ascii="Arial" w:hAnsi="Arial" w:cs="Arial"/>
          <w:sz w:val="14"/>
          <w:szCs w:val="14"/>
          <w:lang w:val="en-US"/>
        </w:rPr>
        <w:t xml:space="preserve"> and </w:t>
      </w:r>
      <w:r w:rsidR="0075174F" w:rsidRPr="00592715">
        <w:rPr>
          <w:rFonts w:ascii="Arial" w:hAnsi="Arial" w:cs="Arial"/>
          <w:sz w:val="14"/>
          <w:szCs w:val="14"/>
          <w:lang w:val="en-US"/>
        </w:rPr>
        <w:t>MV</w:t>
      </w:r>
      <w:r w:rsidR="0075174F" w:rsidRPr="00592715">
        <w:rPr>
          <w:rFonts w:ascii="Arial" w:hAnsi="Arial" w:cs="Arial"/>
          <w:sz w:val="14"/>
          <w:szCs w:val="14"/>
          <w:vertAlign w:val="superscript"/>
          <w:lang w:val="en-US"/>
        </w:rPr>
        <w:t>●+</w:t>
      </w:r>
      <w:r w:rsidR="00AF7888" w:rsidRPr="00592715">
        <w:rPr>
          <w:rFonts w:ascii="Arial" w:hAnsi="Arial" w:cs="Arial"/>
          <w:sz w:val="14"/>
          <w:szCs w:val="14"/>
          <w:lang w:val="en-US"/>
        </w:rPr>
        <w:t xml:space="preserve"> (395 nm).</w:t>
      </w:r>
      <w:r w:rsidR="00DC7AED" w:rsidRPr="00592715">
        <w:rPr>
          <w:rFonts w:ascii="Arial" w:hAnsi="Arial" w:cs="Arial"/>
          <w:sz w:val="14"/>
          <w:szCs w:val="14"/>
          <w:lang w:val="en-US"/>
        </w:rPr>
        <w:t xml:space="preserve"> Proteoliposomes (</w:t>
      </w:r>
      <w:r w:rsidR="00DC7AED" w:rsidRPr="00592715">
        <w:rPr>
          <w:rFonts w:ascii="Arial" w:hAnsi="Arial" w:cs="Arial"/>
          <w:sz w:val="14"/>
          <w:szCs w:val="14"/>
          <w:lang w:val="en-US"/>
        </w:rPr>
        <w:sym w:font="Symbol" w:char="F0BB"/>
      </w:r>
      <w:r w:rsidR="00DC7AED" w:rsidRPr="00592715">
        <w:rPr>
          <w:rFonts w:ascii="Arial" w:hAnsi="Arial" w:cs="Arial"/>
          <w:sz w:val="14"/>
          <w:szCs w:val="14"/>
          <w:lang w:val="en-US"/>
        </w:rPr>
        <w:t xml:space="preserve">3 </w:t>
      </w:r>
      <w:proofErr w:type="spellStart"/>
      <w:r w:rsidR="00DC7AED" w:rsidRPr="00592715">
        <w:rPr>
          <w:rFonts w:ascii="Arial" w:hAnsi="Arial" w:cs="Arial"/>
          <w:sz w:val="14"/>
          <w:szCs w:val="14"/>
          <w:lang w:val="en-US"/>
        </w:rPr>
        <w:t>nM</w:t>
      </w:r>
      <w:proofErr w:type="spellEnd"/>
      <w:r w:rsidR="00DC7AED" w:rsidRPr="00592715">
        <w:rPr>
          <w:rFonts w:ascii="Arial" w:hAnsi="Arial" w:cs="Arial"/>
          <w:sz w:val="14"/>
          <w:szCs w:val="14"/>
          <w:lang w:val="en-US"/>
        </w:rPr>
        <w:t xml:space="preserve">) in anaerobic 100 </w:t>
      </w:r>
      <w:r w:rsidR="00DC7AED" w:rsidRPr="00592715">
        <w:rPr>
          <w:rFonts w:ascii="Arial" w:hAnsi="Arial" w:cs="Arial"/>
          <w:sz w:val="14"/>
          <w:szCs w:val="14"/>
          <w:lang w:val="en-US"/>
        </w:rPr>
        <w:sym w:font="Symbol" w:char="F06D"/>
      </w:r>
      <w:r w:rsidR="00DC7AED" w:rsidRPr="00592715">
        <w:rPr>
          <w:rFonts w:ascii="Arial" w:hAnsi="Arial" w:cs="Arial"/>
          <w:sz w:val="14"/>
          <w:szCs w:val="14"/>
          <w:lang w:val="en-US"/>
        </w:rPr>
        <w:t xml:space="preserve">M dithionite, 10 </w:t>
      </w:r>
      <w:r w:rsidR="00DC7AED" w:rsidRPr="00592715">
        <w:rPr>
          <w:rFonts w:ascii="Arial" w:hAnsi="Arial" w:cs="Arial"/>
          <w:sz w:val="14"/>
          <w:szCs w:val="14"/>
          <w:lang w:val="en-US"/>
        </w:rPr>
        <w:sym w:font="Symbol" w:char="F06D"/>
      </w:r>
      <w:r w:rsidR="00DC7AED" w:rsidRPr="00592715">
        <w:rPr>
          <w:rFonts w:ascii="Arial" w:hAnsi="Arial" w:cs="Arial"/>
          <w:sz w:val="14"/>
          <w:szCs w:val="14"/>
          <w:lang w:val="en-US"/>
        </w:rPr>
        <w:t>M</w:t>
      </w:r>
      <w:r w:rsidR="00CF748F" w:rsidRPr="00592715">
        <w:rPr>
          <w:rFonts w:ascii="Arial" w:hAnsi="Arial" w:cs="Arial"/>
          <w:sz w:val="14"/>
          <w:szCs w:val="14"/>
          <w:lang w:val="en-US"/>
        </w:rPr>
        <w:t xml:space="preserve"> MV</w:t>
      </w:r>
      <w:r w:rsidR="00DC7AED" w:rsidRPr="00592715">
        <w:rPr>
          <w:rFonts w:ascii="Arial" w:hAnsi="Arial" w:cs="Arial"/>
          <w:sz w:val="14"/>
          <w:szCs w:val="14"/>
          <w:lang w:val="en-US"/>
        </w:rPr>
        <w:t xml:space="preserve">, 50 mM Tris-HCl, 10 mM </w:t>
      </w:r>
      <w:proofErr w:type="spellStart"/>
      <w:r w:rsidR="00DC7AED" w:rsidRPr="00592715">
        <w:rPr>
          <w:rFonts w:ascii="Arial" w:hAnsi="Arial" w:cs="Arial"/>
          <w:sz w:val="14"/>
          <w:szCs w:val="14"/>
          <w:lang w:val="en-US"/>
        </w:rPr>
        <w:t>KCl</w:t>
      </w:r>
      <w:proofErr w:type="spellEnd"/>
      <w:r w:rsidR="00DC7AED" w:rsidRPr="00592715">
        <w:rPr>
          <w:rFonts w:ascii="Arial" w:hAnsi="Arial" w:cs="Arial"/>
          <w:sz w:val="14"/>
          <w:szCs w:val="14"/>
          <w:lang w:val="en-US"/>
        </w:rPr>
        <w:t xml:space="preserve">, pH 8.5. Spectra </w:t>
      </w:r>
      <w:r w:rsidR="00184315" w:rsidRPr="00592715">
        <w:rPr>
          <w:rFonts w:ascii="Arial" w:hAnsi="Arial" w:cs="Arial"/>
          <w:sz w:val="14"/>
          <w:szCs w:val="14"/>
          <w:lang w:val="en-US"/>
        </w:rPr>
        <w:t xml:space="preserve">are </w:t>
      </w:r>
      <w:r w:rsidR="00DC7AED" w:rsidRPr="00592715">
        <w:rPr>
          <w:rFonts w:ascii="Arial" w:hAnsi="Arial" w:cs="Arial"/>
          <w:sz w:val="14"/>
          <w:szCs w:val="14"/>
          <w:lang w:val="en-US"/>
        </w:rPr>
        <w:t xml:space="preserve">presented after subtraction of scattering due to proteoliposomes; see </w:t>
      </w:r>
      <w:r w:rsidR="00CF748F" w:rsidRPr="00592715">
        <w:rPr>
          <w:rFonts w:ascii="Arial" w:hAnsi="Arial" w:cs="Arial"/>
          <w:sz w:val="14"/>
          <w:szCs w:val="14"/>
          <w:lang w:val="en-US"/>
        </w:rPr>
        <w:t>Supporting Information</w:t>
      </w:r>
      <w:r w:rsidR="00DC7AED" w:rsidRPr="00592715">
        <w:rPr>
          <w:rFonts w:ascii="Arial" w:hAnsi="Arial" w:cs="Arial"/>
          <w:sz w:val="14"/>
          <w:szCs w:val="14"/>
          <w:lang w:val="en-US"/>
        </w:rPr>
        <w:t xml:space="preserve"> for details. Time course for oxidation of dithionite (C) and MV</w:t>
      </w:r>
      <w:r w:rsidR="00DC7AED" w:rsidRPr="00592715">
        <w:rPr>
          <w:rFonts w:ascii="Arial" w:hAnsi="Arial" w:cs="Arial"/>
          <w:sz w:val="14"/>
          <w:szCs w:val="14"/>
          <w:vertAlign w:val="superscript"/>
          <w:lang w:val="en-US"/>
        </w:rPr>
        <w:t>●+</w:t>
      </w:r>
      <w:r w:rsidR="00DC7AED" w:rsidRPr="00592715">
        <w:rPr>
          <w:rFonts w:ascii="Arial" w:hAnsi="Arial" w:cs="Arial"/>
          <w:sz w:val="14"/>
          <w:szCs w:val="14"/>
          <w:lang w:val="en-US"/>
        </w:rPr>
        <w:t xml:space="preserve"> (D) </w:t>
      </w:r>
      <w:r w:rsidR="00AF7888" w:rsidRPr="00592715">
        <w:rPr>
          <w:rFonts w:ascii="Arial" w:hAnsi="Arial" w:cs="Arial"/>
          <w:sz w:val="14"/>
          <w:szCs w:val="14"/>
          <w:lang w:val="en-US"/>
        </w:rPr>
        <w:t xml:space="preserve">by </w:t>
      </w:r>
      <w:r w:rsidR="00CF748F" w:rsidRPr="00592715">
        <w:rPr>
          <w:rFonts w:ascii="Arial" w:hAnsi="Arial" w:cs="Arial"/>
          <w:sz w:val="14"/>
          <w:szCs w:val="14"/>
          <w:lang w:val="en-US"/>
        </w:rPr>
        <w:t>N</w:t>
      </w:r>
      <w:r w:rsidR="00CF748F" w:rsidRPr="00592715">
        <w:rPr>
          <w:rFonts w:ascii="Arial" w:hAnsi="Arial" w:cs="Arial"/>
          <w:sz w:val="14"/>
          <w:szCs w:val="14"/>
          <w:vertAlign w:val="subscript"/>
          <w:lang w:val="en-US"/>
        </w:rPr>
        <w:t>2</w:t>
      </w:r>
      <w:r w:rsidR="00CF748F" w:rsidRPr="00592715">
        <w:rPr>
          <w:rFonts w:ascii="Arial" w:hAnsi="Arial" w:cs="Arial"/>
          <w:sz w:val="14"/>
          <w:szCs w:val="14"/>
          <w:lang w:val="en-US"/>
        </w:rPr>
        <w:t>O Reductase containing proteoliposomes with (red) and without (black) MtrCAB.</w:t>
      </w:r>
      <w:r w:rsidR="0075174F" w:rsidRPr="00592715">
        <w:rPr>
          <w:rFonts w:ascii="Arial" w:hAnsi="Arial" w:cs="Arial"/>
          <w:sz w:val="14"/>
          <w:szCs w:val="14"/>
          <w:lang w:val="en-US"/>
        </w:rPr>
        <w:t xml:space="preserve"> In the presence of MtrCAB, after </w:t>
      </w:r>
      <w:r w:rsidR="0075174F" w:rsidRPr="00592715">
        <w:rPr>
          <w:rFonts w:ascii="Arial" w:hAnsi="Arial" w:cs="Arial"/>
          <w:sz w:val="14"/>
          <w:szCs w:val="14"/>
          <w:lang w:val="en-US"/>
        </w:rPr>
        <w:sym w:font="Symbol" w:char="F0BB"/>
      </w:r>
      <w:r w:rsidR="0075174F" w:rsidRPr="00592715">
        <w:rPr>
          <w:rFonts w:ascii="Arial" w:hAnsi="Arial" w:cs="Arial"/>
          <w:sz w:val="14"/>
          <w:szCs w:val="14"/>
          <w:lang w:val="en-US"/>
        </w:rPr>
        <w:t xml:space="preserve"> 9 min the dithionite is depleted which results in rapid oxidation of MV</w:t>
      </w:r>
      <w:r w:rsidR="0075174F" w:rsidRPr="00592715">
        <w:rPr>
          <w:rFonts w:ascii="Arial" w:hAnsi="Arial" w:cs="Arial"/>
          <w:sz w:val="14"/>
          <w:szCs w:val="14"/>
          <w:vertAlign w:val="superscript"/>
          <w:lang w:val="en-US"/>
        </w:rPr>
        <w:t>●+</w:t>
      </w:r>
      <w:r w:rsidR="0075174F" w:rsidRPr="00592715">
        <w:rPr>
          <w:rFonts w:ascii="Arial" w:hAnsi="Arial" w:cs="Arial"/>
          <w:sz w:val="14"/>
          <w:szCs w:val="14"/>
          <w:lang w:val="en-US"/>
        </w:rPr>
        <w:t>.</w:t>
      </w:r>
      <w:r w:rsidR="00CF748F" w:rsidRPr="00592715">
        <w:rPr>
          <w:rFonts w:ascii="Arial" w:hAnsi="Arial" w:cs="Arial"/>
          <w:sz w:val="14"/>
          <w:szCs w:val="14"/>
          <w:lang w:val="en-US"/>
        </w:rPr>
        <w:t xml:space="preserve"> Data are the aver</w:t>
      </w:r>
      <w:r w:rsidR="00DC7AED" w:rsidRPr="00592715">
        <w:rPr>
          <w:rFonts w:ascii="Arial" w:hAnsi="Arial" w:cs="Arial"/>
          <w:sz w:val="14"/>
          <w:szCs w:val="14"/>
          <w:lang w:val="en-US"/>
        </w:rPr>
        <w:t xml:space="preserve">age of </w:t>
      </w:r>
      <w:r w:rsidR="00DC7AED" w:rsidRPr="00592715">
        <w:rPr>
          <w:rFonts w:ascii="Arial" w:hAnsi="Arial" w:cs="Arial"/>
          <w:i/>
          <w:iCs/>
          <w:sz w:val="14"/>
          <w:szCs w:val="14"/>
          <w:lang w:val="en-US"/>
        </w:rPr>
        <w:t xml:space="preserve">n </w:t>
      </w:r>
      <w:r w:rsidR="00DC7AED" w:rsidRPr="00592715">
        <w:rPr>
          <w:rFonts w:ascii="Arial" w:hAnsi="Arial" w:cs="Arial"/>
          <w:sz w:val="14"/>
          <w:szCs w:val="14"/>
          <w:lang w:val="en-US"/>
        </w:rPr>
        <w:t xml:space="preserve">= 3 datasets </w:t>
      </w:r>
      <w:r w:rsidR="00CF748F" w:rsidRPr="00592715">
        <w:rPr>
          <w:rFonts w:ascii="Arial" w:hAnsi="Arial" w:cs="Arial"/>
          <w:sz w:val="14"/>
          <w:szCs w:val="14"/>
          <w:lang w:val="en-US"/>
        </w:rPr>
        <w:t xml:space="preserve">with </w:t>
      </w:r>
      <w:r w:rsidR="00DC7AED" w:rsidRPr="00592715">
        <w:rPr>
          <w:rFonts w:ascii="Arial" w:hAnsi="Arial" w:cs="Arial"/>
          <w:sz w:val="14"/>
          <w:szCs w:val="14"/>
          <w:lang w:val="en-US"/>
        </w:rPr>
        <w:t>error bars as standard deviation.</w:t>
      </w:r>
    </w:p>
    <w:p w14:paraId="6B29F8AC" w14:textId="4435C12A" w:rsidR="00D44BF2" w:rsidRPr="00592715" w:rsidRDefault="00D44BF2" w:rsidP="00DC7AED">
      <w:pPr>
        <w:spacing w:after="240" w:line="480" w:lineRule="auto"/>
        <w:rPr>
          <w:rFonts w:ascii="Arial" w:hAnsi="Arial" w:cs="Arial"/>
          <w:sz w:val="14"/>
          <w:szCs w:val="14"/>
          <w:lang w:val="en-US"/>
        </w:rPr>
      </w:pPr>
    </w:p>
    <w:p w14:paraId="5D404AA3" w14:textId="067C3C04" w:rsidR="00D44BF2" w:rsidRPr="00592715" w:rsidRDefault="00D44BF2" w:rsidP="00DC7AED">
      <w:pPr>
        <w:spacing w:after="240" w:line="480" w:lineRule="auto"/>
        <w:rPr>
          <w:rFonts w:ascii="Arial" w:hAnsi="Arial" w:cs="Arial"/>
          <w:sz w:val="14"/>
          <w:szCs w:val="14"/>
          <w:lang w:val="en-US"/>
        </w:rPr>
      </w:pPr>
    </w:p>
    <w:p w14:paraId="67170F09" w14:textId="7AA8C533" w:rsidR="00D44BF2" w:rsidRPr="00592715" w:rsidRDefault="00D44BF2">
      <w:pPr>
        <w:rPr>
          <w:rFonts w:ascii="Arial" w:hAnsi="Arial" w:cs="Arial"/>
          <w:sz w:val="14"/>
          <w:szCs w:val="14"/>
          <w:lang w:val="en-US"/>
        </w:rPr>
      </w:pPr>
      <w:r w:rsidRPr="00592715">
        <w:rPr>
          <w:rFonts w:ascii="Arial" w:hAnsi="Arial" w:cs="Arial"/>
          <w:sz w:val="14"/>
          <w:szCs w:val="14"/>
          <w:lang w:val="en-US"/>
        </w:rPr>
        <w:br w:type="page"/>
      </w:r>
    </w:p>
    <w:p w14:paraId="15AC36A5" w14:textId="604C28FC" w:rsidR="00D44BF2" w:rsidRPr="00592715" w:rsidRDefault="00181A9F" w:rsidP="00D44BF2">
      <w:pPr>
        <w:spacing w:before="360" w:after="240"/>
        <w:rPr>
          <w:rFonts w:ascii="Arial" w:hAnsi="Arial" w:cs="Arial"/>
          <w:color w:val="FF0000"/>
          <w:sz w:val="14"/>
          <w:szCs w:val="16"/>
          <w:lang w:val="en-US"/>
        </w:rPr>
      </w:pPr>
      <w:r w:rsidRPr="00181A9F">
        <w:rPr>
          <w:noProof/>
        </w:rPr>
        <w:lastRenderedPageBreak/>
        <w:drawing>
          <wp:inline distT="0" distB="0" distL="0" distR="0" wp14:anchorId="62D910F2" wp14:editId="3108D6F6">
            <wp:extent cx="3095625" cy="425069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95625" cy="4250690"/>
                    </a:xfrm>
                    <a:prstGeom prst="rect">
                      <a:avLst/>
                    </a:prstGeom>
                    <a:noFill/>
                    <a:ln>
                      <a:noFill/>
                    </a:ln>
                  </pic:spPr>
                </pic:pic>
              </a:graphicData>
            </a:graphic>
          </wp:inline>
        </w:drawing>
      </w:r>
    </w:p>
    <w:p w14:paraId="0AB90F9E" w14:textId="55579035" w:rsidR="00D44BF2" w:rsidRPr="00592715" w:rsidRDefault="00D44BF2" w:rsidP="00D44BF2">
      <w:pPr>
        <w:spacing w:after="240" w:line="480" w:lineRule="auto"/>
        <w:rPr>
          <w:rFonts w:ascii="Arial" w:hAnsi="Arial" w:cs="Arial"/>
          <w:sz w:val="14"/>
          <w:szCs w:val="14"/>
          <w:lang w:val="en-US"/>
        </w:rPr>
      </w:pPr>
      <w:r w:rsidRPr="00592715">
        <w:rPr>
          <w:rFonts w:ascii="Arial" w:hAnsi="Arial" w:cs="Arial"/>
          <w:b/>
          <w:bCs/>
          <w:sz w:val="14"/>
          <w:szCs w:val="14"/>
          <w:lang w:val="en-US"/>
        </w:rPr>
        <w:t>Figure 4.</w:t>
      </w:r>
      <w:r w:rsidRPr="00592715">
        <w:rPr>
          <w:rFonts w:ascii="Arial" w:hAnsi="Arial" w:cs="Arial"/>
          <w:sz w:val="14"/>
          <w:szCs w:val="14"/>
          <w:lang w:val="en-US"/>
        </w:rPr>
        <w:t xml:space="preserve"> The Role of Methyl Viologen (MV) in MtrCAB Supported Proteoliposome N</w:t>
      </w:r>
      <w:r w:rsidRPr="00592715">
        <w:rPr>
          <w:rFonts w:ascii="Arial" w:hAnsi="Arial" w:cs="Arial"/>
          <w:sz w:val="14"/>
          <w:szCs w:val="14"/>
          <w:vertAlign w:val="subscript"/>
          <w:lang w:val="en-US"/>
        </w:rPr>
        <w:t>2</w:t>
      </w:r>
      <w:r w:rsidRPr="00592715">
        <w:rPr>
          <w:rFonts w:ascii="Arial" w:hAnsi="Arial" w:cs="Arial"/>
          <w:sz w:val="14"/>
          <w:szCs w:val="14"/>
          <w:lang w:val="en-US"/>
        </w:rPr>
        <w:t>O Reduction. Dithionite or irradiated carbon dots reduce MV</w:t>
      </w:r>
      <w:r w:rsidRPr="00592715">
        <w:rPr>
          <w:rFonts w:ascii="Arial" w:hAnsi="Arial" w:cs="Arial"/>
          <w:sz w:val="14"/>
          <w:szCs w:val="14"/>
          <w:vertAlign w:val="superscript"/>
          <w:lang w:val="en-US"/>
        </w:rPr>
        <w:t>2+</w:t>
      </w:r>
      <w:r w:rsidRPr="00592715">
        <w:rPr>
          <w:rFonts w:ascii="Arial" w:hAnsi="Arial" w:cs="Arial"/>
          <w:sz w:val="14"/>
          <w:szCs w:val="14"/>
          <w:lang w:val="en-US"/>
        </w:rPr>
        <w:t xml:space="preserve"> to bilayer permeable MV</w:t>
      </w:r>
      <w:r w:rsidRPr="00592715">
        <w:rPr>
          <w:rFonts w:ascii="Arial" w:hAnsi="Arial" w:cs="Arial"/>
          <w:sz w:val="14"/>
          <w:szCs w:val="14"/>
          <w:vertAlign w:val="superscript"/>
          <w:lang w:val="en-US"/>
        </w:rPr>
        <w:t>●+</w:t>
      </w:r>
      <w:r w:rsidRPr="00592715">
        <w:rPr>
          <w:rFonts w:ascii="Arial" w:hAnsi="Arial" w:cs="Arial"/>
          <w:sz w:val="14"/>
          <w:szCs w:val="14"/>
          <w:lang w:val="en-US"/>
        </w:rPr>
        <w:t>. Inside the proteoliposome MV</w:t>
      </w:r>
      <w:r w:rsidRPr="00592715">
        <w:rPr>
          <w:rFonts w:ascii="Arial" w:hAnsi="Arial" w:cs="Arial"/>
          <w:sz w:val="14"/>
          <w:szCs w:val="14"/>
          <w:vertAlign w:val="superscript"/>
          <w:lang w:val="en-US"/>
        </w:rPr>
        <w:t>●+</w:t>
      </w:r>
      <w:r w:rsidRPr="00592715">
        <w:rPr>
          <w:rFonts w:ascii="Arial" w:hAnsi="Arial" w:cs="Arial"/>
          <w:sz w:val="14"/>
          <w:szCs w:val="14"/>
          <w:lang w:val="en-US"/>
        </w:rPr>
        <w:t xml:space="preserve"> driven N</w:t>
      </w:r>
      <w:r w:rsidRPr="00592715">
        <w:rPr>
          <w:rFonts w:ascii="Arial" w:hAnsi="Arial" w:cs="Arial"/>
          <w:sz w:val="14"/>
          <w:szCs w:val="14"/>
          <w:vertAlign w:val="subscript"/>
          <w:lang w:val="en-US"/>
        </w:rPr>
        <w:t>2</w:t>
      </w:r>
      <w:r w:rsidRPr="00592715">
        <w:rPr>
          <w:rFonts w:ascii="Arial" w:hAnsi="Arial" w:cs="Arial"/>
          <w:sz w:val="14"/>
          <w:szCs w:val="14"/>
          <w:lang w:val="en-US"/>
        </w:rPr>
        <w:t>O reduction is catalyzed by N</w:t>
      </w:r>
      <w:r w:rsidRPr="00592715">
        <w:rPr>
          <w:rFonts w:ascii="Arial" w:hAnsi="Arial" w:cs="Arial"/>
          <w:sz w:val="14"/>
          <w:szCs w:val="14"/>
          <w:vertAlign w:val="subscript"/>
          <w:lang w:val="en-US"/>
        </w:rPr>
        <w:t>2</w:t>
      </w:r>
      <w:r w:rsidRPr="00592715">
        <w:rPr>
          <w:rFonts w:ascii="Arial" w:hAnsi="Arial" w:cs="Arial"/>
          <w:sz w:val="14"/>
          <w:szCs w:val="14"/>
          <w:lang w:val="en-US"/>
        </w:rPr>
        <w:t>O Reductase (blue) regenerating MV</w:t>
      </w:r>
      <w:r w:rsidRPr="00592715">
        <w:rPr>
          <w:rFonts w:ascii="Arial" w:hAnsi="Arial" w:cs="Arial"/>
          <w:sz w:val="14"/>
          <w:szCs w:val="14"/>
          <w:vertAlign w:val="superscript"/>
          <w:lang w:val="en-US"/>
        </w:rPr>
        <w:t>2+</w:t>
      </w:r>
      <w:r w:rsidRPr="00592715">
        <w:rPr>
          <w:rFonts w:ascii="Arial" w:hAnsi="Arial" w:cs="Arial"/>
          <w:sz w:val="14"/>
          <w:szCs w:val="14"/>
          <w:lang w:val="en-US"/>
        </w:rPr>
        <w:t>. (A) In the absence of MtrCAB the MV</w:t>
      </w:r>
      <w:r w:rsidRPr="00592715">
        <w:rPr>
          <w:rFonts w:ascii="Arial" w:hAnsi="Arial" w:cs="Arial"/>
          <w:sz w:val="14"/>
          <w:szCs w:val="14"/>
          <w:vertAlign w:val="superscript"/>
          <w:lang w:val="en-US"/>
        </w:rPr>
        <w:t>2+</w:t>
      </w:r>
      <w:r w:rsidRPr="00592715">
        <w:rPr>
          <w:rFonts w:ascii="Arial" w:hAnsi="Arial" w:cs="Arial"/>
          <w:sz w:val="14"/>
          <w:szCs w:val="14"/>
          <w:lang w:val="en-US"/>
        </w:rPr>
        <w:t xml:space="preserve"> is trapped inside the liposome. (B) In the presence of MtrCAB (orange) electrons from external (photo)reductants enter the liposome via the protein </w:t>
      </w:r>
      <w:proofErr w:type="spellStart"/>
      <w:r w:rsidRPr="00592715">
        <w:rPr>
          <w:rFonts w:ascii="Arial" w:hAnsi="Arial" w:cs="Arial"/>
          <w:sz w:val="14"/>
          <w:szCs w:val="14"/>
          <w:lang w:val="en-US"/>
        </w:rPr>
        <w:t>biowire</w:t>
      </w:r>
      <w:proofErr w:type="spellEnd"/>
      <w:r w:rsidRPr="00592715">
        <w:rPr>
          <w:rFonts w:ascii="Arial" w:hAnsi="Arial" w:cs="Arial"/>
          <w:sz w:val="14"/>
          <w:szCs w:val="14"/>
          <w:lang w:val="en-US"/>
        </w:rPr>
        <w:t xml:space="preserve"> and re-reduce encapsulated MV</w:t>
      </w:r>
      <w:r w:rsidRPr="00592715">
        <w:rPr>
          <w:rFonts w:ascii="Arial" w:hAnsi="Arial" w:cs="Arial"/>
          <w:sz w:val="14"/>
          <w:szCs w:val="14"/>
          <w:vertAlign w:val="superscript"/>
          <w:lang w:val="en-US"/>
        </w:rPr>
        <w:t>2+</w:t>
      </w:r>
      <w:r w:rsidRPr="00592715">
        <w:rPr>
          <w:rFonts w:ascii="Arial" w:hAnsi="Arial" w:cs="Arial"/>
          <w:sz w:val="14"/>
          <w:szCs w:val="14"/>
          <w:lang w:val="en-US"/>
        </w:rPr>
        <w:t>. This process drives further N</w:t>
      </w:r>
      <w:r w:rsidRPr="00592715">
        <w:rPr>
          <w:rFonts w:ascii="Arial" w:hAnsi="Arial" w:cs="Arial"/>
          <w:sz w:val="14"/>
          <w:szCs w:val="14"/>
          <w:vertAlign w:val="subscript"/>
          <w:lang w:val="en-US"/>
        </w:rPr>
        <w:t>2</w:t>
      </w:r>
      <w:r w:rsidRPr="00592715">
        <w:rPr>
          <w:rFonts w:ascii="Arial" w:hAnsi="Arial" w:cs="Arial"/>
          <w:sz w:val="14"/>
          <w:szCs w:val="14"/>
          <w:lang w:val="en-US"/>
        </w:rPr>
        <w:t>O reduction. With N</w:t>
      </w:r>
      <w:r w:rsidRPr="00592715">
        <w:rPr>
          <w:rFonts w:ascii="Arial" w:hAnsi="Arial" w:cs="Arial"/>
          <w:sz w:val="14"/>
          <w:szCs w:val="14"/>
          <w:vertAlign w:val="subscript"/>
          <w:lang w:val="en-US"/>
        </w:rPr>
        <w:t>2</w:t>
      </w:r>
      <w:r w:rsidRPr="00592715">
        <w:rPr>
          <w:rFonts w:ascii="Arial" w:hAnsi="Arial" w:cs="Arial"/>
          <w:sz w:val="14"/>
          <w:szCs w:val="14"/>
          <w:lang w:val="en-US"/>
        </w:rPr>
        <w:t xml:space="preserve">O </w:t>
      </w:r>
      <w:proofErr w:type="gramStart"/>
      <w:r w:rsidRPr="00592715">
        <w:rPr>
          <w:rFonts w:ascii="Arial" w:hAnsi="Arial" w:cs="Arial"/>
          <w:sz w:val="14"/>
          <w:szCs w:val="14"/>
          <w:lang w:val="en-US"/>
        </w:rPr>
        <w:t>in excess of</w:t>
      </w:r>
      <w:proofErr w:type="gramEnd"/>
      <w:r w:rsidRPr="00592715">
        <w:rPr>
          <w:rFonts w:ascii="Arial" w:hAnsi="Arial" w:cs="Arial"/>
          <w:sz w:val="14"/>
          <w:szCs w:val="14"/>
          <w:lang w:val="en-US"/>
        </w:rPr>
        <w:t xml:space="preserve"> dithionite, when the latter becomes fully oxidized the MV is converted to MV</w:t>
      </w:r>
      <w:r w:rsidRPr="00592715">
        <w:rPr>
          <w:rFonts w:ascii="Arial" w:hAnsi="Arial" w:cs="Arial"/>
          <w:sz w:val="14"/>
          <w:szCs w:val="14"/>
          <w:vertAlign w:val="superscript"/>
          <w:lang w:val="en-US"/>
        </w:rPr>
        <w:t>2+</w:t>
      </w:r>
      <w:r w:rsidRPr="00592715">
        <w:rPr>
          <w:rFonts w:ascii="Arial" w:hAnsi="Arial" w:cs="Arial"/>
          <w:sz w:val="14"/>
          <w:szCs w:val="14"/>
          <w:lang w:val="en-US"/>
        </w:rPr>
        <w:t xml:space="preserve"> trapped inside the liposomes. Diagram not to scale and is purely to aid discussion, the orientation of MtrCAB is not experimentally defined. </w:t>
      </w:r>
      <w:r w:rsidR="00E77B38" w:rsidRPr="00592715">
        <w:rPr>
          <w:rFonts w:ascii="Arial" w:hAnsi="Arial" w:cs="Arial"/>
          <w:sz w:val="14"/>
          <w:szCs w:val="14"/>
          <w:lang w:val="en-US"/>
        </w:rPr>
        <w:t>Created with BioRender.com.</w:t>
      </w:r>
    </w:p>
    <w:p w14:paraId="37A23C2D" w14:textId="77777777" w:rsidR="00D44BF2" w:rsidRPr="00592715" w:rsidRDefault="00D44BF2" w:rsidP="00DC7AED">
      <w:pPr>
        <w:spacing w:after="240" w:line="480" w:lineRule="auto"/>
        <w:rPr>
          <w:rFonts w:ascii="Arial" w:hAnsi="Arial" w:cs="Arial"/>
          <w:sz w:val="14"/>
          <w:szCs w:val="14"/>
          <w:lang w:val="en-US"/>
        </w:rPr>
      </w:pPr>
    </w:p>
    <w:p w14:paraId="73EED8C0" w14:textId="4B9F4483" w:rsidR="00982A39" w:rsidRPr="00592715" w:rsidRDefault="00982A39" w:rsidP="00982A39">
      <w:pPr>
        <w:spacing w:after="240" w:line="480" w:lineRule="auto"/>
        <w:rPr>
          <w:rFonts w:ascii="Arial" w:hAnsi="Arial" w:cs="Arial"/>
          <w:sz w:val="14"/>
          <w:szCs w:val="14"/>
          <w:lang w:val="en-US"/>
        </w:rPr>
      </w:pPr>
    </w:p>
    <w:p w14:paraId="55E6D489" w14:textId="4B483017" w:rsidR="00361AC8" w:rsidRPr="00592715" w:rsidRDefault="00361AC8" w:rsidP="00982A39">
      <w:pPr>
        <w:spacing w:after="240" w:line="480" w:lineRule="auto"/>
        <w:rPr>
          <w:rFonts w:ascii="Arial" w:hAnsi="Arial" w:cs="Arial"/>
          <w:sz w:val="14"/>
          <w:szCs w:val="14"/>
          <w:lang w:val="en-US"/>
        </w:rPr>
      </w:pPr>
    </w:p>
    <w:p w14:paraId="2B69C783" w14:textId="1417A850" w:rsidR="00361AC8" w:rsidRPr="00592715" w:rsidRDefault="00361AC8" w:rsidP="00982A39">
      <w:pPr>
        <w:spacing w:after="240" w:line="480" w:lineRule="auto"/>
        <w:rPr>
          <w:rFonts w:ascii="Arial" w:hAnsi="Arial" w:cs="Arial"/>
          <w:sz w:val="14"/>
          <w:szCs w:val="14"/>
          <w:lang w:val="en-US"/>
        </w:rPr>
      </w:pPr>
    </w:p>
    <w:p w14:paraId="6AA0AF9F" w14:textId="317E4732" w:rsidR="00361AC8" w:rsidRPr="00592715" w:rsidRDefault="00361AC8" w:rsidP="00982A39">
      <w:pPr>
        <w:spacing w:after="240" w:line="480" w:lineRule="auto"/>
        <w:rPr>
          <w:rFonts w:ascii="Arial" w:hAnsi="Arial" w:cs="Arial"/>
          <w:sz w:val="14"/>
          <w:szCs w:val="14"/>
          <w:lang w:val="en-US"/>
        </w:rPr>
      </w:pPr>
    </w:p>
    <w:p w14:paraId="3F601580" w14:textId="068F5A19" w:rsidR="00982A39" w:rsidRPr="00592715" w:rsidRDefault="00592715" w:rsidP="005B3944">
      <w:pPr>
        <w:spacing w:before="360" w:after="240"/>
        <w:jc w:val="center"/>
        <w:rPr>
          <w:rFonts w:ascii="Arial" w:hAnsi="Arial" w:cs="Arial"/>
          <w:color w:val="FF0000"/>
          <w:sz w:val="14"/>
          <w:szCs w:val="16"/>
          <w:lang w:val="en-US"/>
        </w:rPr>
      </w:pPr>
      <w:r w:rsidRPr="00592715">
        <w:rPr>
          <w:noProof/>
        </w:rPr>
        <w:drawing>
          <wp:inline distT="0" distB="0" distL="0" distR="0" wp14:anchorId="3C202CF9" wp14:editId="0E3AE67A">
            <wp:extent cx="2630733" cy="36868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7086" b="6216"/>
                    <a:stretch/>
                  </pic:blipFill>
                  <pic:spPr bwMode="auto">
                    <a:xfrm>
                      <a:off x="0" y="0"/>
                      <a:ext cx="2630825" cy="3686939"/>
                    </a:xfrm>
                    <a:prstGeom prst="rect">
                      <a:avLst/>
                    </a:prstGeom>
                    <a:noFill/>
                    <a:ln>
                      <a:noFill/>
                    </a:ln>
                    <a:extLst>
                      <a:ext uri="{53640926-AAD7-44D8-BBD7-CCE9431645EC}">
                        <a14:shadowObscured xmlns:a14="http://schemas.microsoft.com/office/drawing/2010/main"/>
                      </a:ext>
                    </a:extLst>
                  </pic:spPr>
                </pic:pic>
              </a:graphicData>
            </a:graphic>
          </wp:inline>
        </w:drawing>
      </w:r>
    </w:p>
    <w:p w14:paraId="71DDA54A" w14:textId="1BC3B13C" w:rsidR="00D44BF2" w:rsidRPr="00592715" w:rsidRDefault="00982A39" w:rsidP="005016EC">
      <w:pPr>
        <w:spacing w:after="240" w:line="480" w:lineRule="auto"/>
        <w:rPr>
          <w:rFonts w:ascii="Arial" w:hAnsi="Arial" w:cs="Arial"/>
          <w:sz w:val="14"/>
          <w:szCs w:val="14"/>
          <w:lang w:val="en-US"/>
        </w:rPr>
      </w:pPr>
      <w:r w:rsidRPr="00592715">
        <w:rPr>
          <w:rFonts w:ascii="Arial" w:hAnsi="Arial" w:cs="Arial"/>
          <w:b/>
          <w:bCs/>
          <w:sz w:val="14"/>
          <w:szCs w:val="14"/>
          <w:lang w:val="en-US"/>
        </w:rPr>
        <w:t xml:space="preserve">Figure </w:t>
      </w:r>
      <w:r w:rsidR="00D44BF2" w:rsidRPr="00592715">
        <w:rPr>
          <w:rFonts w:ascii="Arial" w:hAnsi="Arial" w:cs="Arial"/>
          <w:b/>
          <w:bCs/>
          <w:sz w:val="14"/>
          <w:szCs w:val="14"/>
          <w:lang w:val="en-US"/>
        </w:rPr>
        <w:t>5</w:t>
      </w:r>
      <w:r w:rsidRPr="00592715">
        <w:rPr>
          <w:rFonts w:ascii="Arial" w:hAnsi="Arial" w:cs="Arial"/>
          <w:b/>
          <w:bCs/>
          <w:sz w:val="14"/>
          <w:szCs w:val="14"/>
          <w:lang w:val="en-US"/>
        </w:rPr>
        <w:t>.</w:t>
      </w:r>
      <w:r w:rsidR="00361AC8" w:rsidRPr="00592715">
        <w:rPr>
          <w:rFonts w:ascii="Arial" w:hAnsi="Arial" w:cs="Arial"/>
          <w:sz w:val="14"/>
          <w:szCs w:val="14"/>
          <w:lang w:val="en-US"/>
        </w:rPr>
        <w:t xml:space="preserve"> Gas </w:t>
      </w:r>
      <w:r w:rsidR="005B3944" w:rsidRPr="00592715">
        <w:rPr>
          <w:rFonts w:ascii="Arial" w:hAnsi="Arial" w:cs="Arial"/>
          <w:sz w:val="14"/>
          <w:szCs w:val="14"/>
          <w:lang w:val="en-US"/>
        </w:rPr>
        <w:t>C</w:t>
      </w:r>
      <w:r w:rsidR="00361AC8" w:rsidRPr="00592715">
        <w:rPr>
          <w:rFonts w:ascii="Arial" w:hAnsi="Arial" w:cs="Arial"/>
          <w:sz w:val="14"/>
          <w:szCs w:val="14"/>
          <w:lang w:val="en-US"/>
        </w:rPr>
        <w:t xml:space="preserve">hromatographic </w:t>
      </w:r>
      <w:r w:rsidR="005B3944" w:rsidRPr="00592715">
        <w:rPr>
          <w:rFonts w:ascii="Arial" w:hAnsi="Arial" w:cs="Arial"/>
          <w:sz w:val="14"/>
          <w:szCs w:val="14"/>
          <w:lang w:val="en-US"/>
        </w:rPr>
        <w:t>A</w:t>
      </w:r>
      <w:r w:rsidR="00361AC8" w:rsidRPr="00592715">
        <w:rPr>
          <w:rFonts w:ascii="Arial" w:hAnsi="Arial" w:cs="Arial"/>
          <w:sz w:val="14"/>
          <w:szCs w:val="14"/>
          <w:lang w:val="en-US"/>
        </w:rPr>
        <w:t>nalysis of N</w:t>
      </w:r>
      <w:r w:rsidR="00361AC8" w:rsidRPr="00592715">
        <w:rPr>
          <w:rFonts w:ascii="Arial" w:hAnsi="Arial" w:cs="Arial"/>
          <w:sz w:val="14"/>
          <w:szCs w:val="14"/>
          <w:vertAlign w:val="subscript"/>
          <w:lang w:val="en-US"/>
        </w:rPr>
        <w:t>2</w:t>
      </w:r>
      <w:r w:rsidR="00361AC8" w:rsidRPr="00592715">
        <w:rPr>
          <w:rFonts w:ascii="Arial" w:hAnsi="Arial" w:cs="Arial"/>
          <w:sz w:val="14"/>
          <w:szCs w:val="14"/>
          <w:lang w:val="en-US"/>
        </w:rPr>
        <w:t xml:space="preserve">O </w:t>
      </w:r>
      <w:r w:rsidR="005B3944" w:rsidRPr="00592715">
        <w:rPr>
          <w:rFonts w:ascii="Arial" w:hAnsi="Arial" w:cs="Arial"/>
          <w:sz w:val="14"/>
          <w:szCs w:val="14"/>
          <w:lang w:val="en-US"/>
        </w:rPr>
        <w:t>R</w:t>
      </w:r>
      <w:r w:rsidR="00361AC8" w:rsidRPr="00592715">
        <w:rPr>
          <w:rFonts w:ascii="Arial" w:hAnsi="Arial" w:cs="Arial"/>
          <w:sz w:val="14"/>
          <w:szCs w:val="14"/>
          <w:lang w:val="en-US"/>
        </w:rPr>
        <w:t>eduction.</w:t>
      </w:r>
      <w:r w:rsidR="00361AC8" w:rsidRPr="00592715">
        <w:rPr>
          <w:rFonts w:ascii="Arial" w:hAnsi="Arial" w:cs="Arial"/>
          <w:b/>
          <w:bCs/>
          <w:sz w:val="14"/>
          <w:szCs w:val="14"/>
          <w:lang w:val="en-US"/>
        </w:rPr>
        <w:t xml:space="preserve"> </w:t>
      </w:r>
      <w:r w:rsidR="005B3944" w:rsidRPr="00592715">
        <w:rPr>
          <w:rFonts w:ascii="Arial" w:hAnsi="Arial" w:cs="Arial"/>
          <w:sz w:val="14"/>
          <w:szCs w:val="14"/>
          <w:lang w:val="en-US"/>
        </w:rPr>
        <w:t>The difference in headspace N</w:t>
      </w:r>
      <w:r w:rsidR="005B3944" w:rsidRPr="00592715">
        <w:rPr>
          <w:rFonts w:ascii="Arial" w:hAnsi="Arial" w:cs="Arial"/>
          <w:sz w:val="14"/>
          <w:szCs w:val="14"/>
          <w:vertAlign w:val="subscript"/>
          <w:lang w:val="en-US"/>
        </w:rPr>
        <w:t>2</w:t>
      </w:r>
      <w:r w:rsidR="005B3944" w:rsidRPr="00592715">
        <w:rPr>
          <w:rFonts w:ascii="Arial" w:hAnsi="Arial" w:cs="Arial"/>
          <w:sz w:val="14"/>
          <w:szCs w:val="14"/>
          <w:lang w:val="en-US"/>
        </w:rPr>
        <w:t>O concentration is presented for</w:t>
      </w:r>
      <w:r w:rsidR="00D44BF2" w:rsidRPr="00592715">
        <w:rPr>
          <w:rFonts w:ascii="Arial" w:hAnsi="Arial" w:cs="Arial"/>
          <w:sz w:val="14"/>
          <w:szCs w:val="14"/>
          <w:lang w:val="en-US"/>
        </w:rPr>
        <w:t xml:space="preserve"> (A) suspensions of N</w:t>
      </w:r>
      <w:r w:rsidR="00D44BF2" w:rsidRPr="00592715">
        <w:rPr>
          <w:rFonts w:ascii="Arial" w:hAnsi="Arial" w:cs="Arial"/>
          <w:sz w:val="14"/>
          <w:szCs w:val="14"/>
          <w:vertAlign w:val="subscript"/>
          <w:lang w:val="en-US"/>
        </w:rPr>
        <w:t>2</w:t>
      </w:r>
      <w:r w:rsidR="00D44BF2" w:rsidRPr="00592715">
        <w:rPr>
          <w:rFonts w:ascii="Arial" w:hAnsi="Arial" w:cs="Arial"/>
          <w:sz w:val="14"/>
          <w:szCs w:val="14"/>
          <w:lang w:val="en-US"/>
        </w:rPr>
        <w:t xml:space="preserve">O Reductase containing proteoliposomes with and without MtrCAB, and </w:t>
      </w:r>
      <w:r w:rsidR="005B3944" w:rsidRPr="00592715">
        <w:rPr>
          <w:rFonts w:ascii="Arial" w:hAnsi="Arial" w:cs="Arial"/>
          <w:sz w:val="14"/>
          <w:szCs w:val="14"/>
          <w:lang w:val="en-US"/>
        </w:rPr>
        <w:t>(</w:t>
      </w:r>
      <w:r w:rsidR="00D44BF2" w:rsidRPr="00592715">
        <w:rPr>
          <w:rFonts w:ascii="Arial" w:hAnsi="Arial" w:cs="Arial"/>
          <w:sz w:val="14"/>
          <w:szCs w:val="14"/>
          <w:lang w:val="en-US"/>
        </w:rPr>
        <w:t>B</w:t>
      </w:r>
      <w:r w:rsidR="005B3944" w:rsidRPr="00592715">
        <w:rPr>
          <w:rFonts w:ascii="Arial" w:hAnsi="Arial" w:cs="Arial"/>
          <w:sz w:val="14"/>
          <w:szCs w:val="14"/>
          <w:lang w:val="en-US"/>
        </w:rPr>
        <w:t>) solutions with and without free N</w:t>
      </w:r>
      <w:r w:rsidR="005B3944" w:rsidRPr="00592715">
        <w:rPr>
          <w:rFonts w:ascii="Arial" w:hAnsi="Arial" w:cs="Arial"/>
          <w:sz w:val="14"/>
          <w:szCs w:val="14"/>
          <w:vertAlign w:val="subscript"/>
          <w:lang w:val="en-US"/>
        </w:rPr>
        <w:t>2</w:t>
      </w:r>
      <w:r w:rsidR="005B3944" w:rsidRPr="00592715">
        <w:rPr>
          <w:rFonts w:ascii="Arial" w:hAnsi="Arial" w:cs="Arial"/>
          <w:sz w:val="14"/>
          <w:szCs w:val="14"/>
          <w:lang w:val="en-US"/>
        </w:rPr>
        <w:t>O Reductase.</w:t>
      </w:r>
      <w:r w:rsidR="00CF1B50" w:rsidRPr="00592715">
        <w:rPr>
          <w:rFonts w:ascii="Arial" w:hAnsi="Arial" w:cs="Arial"/>
          <w:sz w:val="14"/>
          <w:szCs w:val="14"/>
          <w:lang w:val="en-US"/>
        </w:rPr>
        <w:t xml:space="preserve"> (A) </w:t>
      </w:r>
      <w:r w:rsidR="00D44BF2" w:rsidRPr="00592715">
        <w:rPr>
          <w:rFonts w:ascii="Arial" w:hAnsi="Arial" w:cs="Arial"/>
          <w:sz w:val="14"/>
          <w:szCs w:val="14"/>
          <w:lang w:val="en-US"/>
        </w:rPr>
        <w:t>Anaerobic vials with N</w:t>
      </w:r>
      <w:r w:rsidR="00D44BF2" w:rsidRPr="00592715">
        <w:rPr>
          <w:rFonts w:ascii="Arial" w:hAnsi="Arial" w:cs="Arial"/>
          <w:sz w:val="14"/>
          <w:szCs w:val="14"/>
          <w:vertAlign w:val="subscript"/>
          <w:lang w:val="en-US"/>
        </w:rPr>
        <w:t>2</w:t>
      </w:r>
      <w:r w:rsidR="00D44BF2" w:rsidRPr="00592715">
        <w:rPr>
          <w:rFonts w:ascii="Arial" w:hAnsi="Arial" w:cs="Arial"/>
          <w:sz w:val="14"/>
          <w:szCs w:val="14"/>
          <w:lang w:val="en-US"/>
        </w:rPr>
        <w:t>O (1.5 µmol total) in 1 mL headspace and 2 mL of 100 µg m</w:t>
      </w:r>
      <w:r w:rsidR="00D95F62" w:rsidRPr="00592715">
        <w:rPr>
          <w:rFonts w:ascii="Arial" w:hAnsi="Arial" w:cs="Arial"/>
          <w:sz w:val="14"/>
          <w:szCs w:val="14"/>
          <w:lang w:val="en-US"/>
        </w:rPr>
        <w:t>L</w:t>
      </w:r>
      <w:r w:rsidR="00D44BF2" w:rsidRPr="00592715">
        <w:rPr>
          <w:rFonts w:ascii="Arial" w:hAnsi="Arial" w:cs="Arial"/>
          <w:sz w:val="14"/>
          <w:szCs w:val="14"/>
          <w:vertAlign w:val="superscript"/>
          <w:lang w:val="en-US"/>
        </w:rPr>
        <w:t>-1</w:t>
      </w:r>
      <w:r w:rsidR="00D44BF2" w:rsidRPr="00592715">
        <w:rPr>
          <w:rFonts w:ascii="Arial" w:hAnsi="Arial" w:cs="Arial"/>
          <w:sz w:val="14"/>
          <w:szCs w:val="14"/>
          <w:lang w:val="en-US"/>
        </w:rPr>
        <w:t xml:space="preserve"> graphitic N-doped carbon dots, 10 </w:t>
      </w:r>
      <w:r w:rsidR="00D44BF2" w:rsidRPr="00592715">
        <w:rPr>
          <w:rFonts w:ascii="Arial" w:hAnsi="Arial" w:cs="Arial"/>
          <w:sz w:val="14"/>
          <w:szCs w:val="14"/>
          <w:lang w:val="en-US"/>
        </w:rPr>
        <w:sym w:font="Symbol" w:char="F06D"/>
      </w:r>
      <w:r w:rsidR="00D44BF2" w:rsidRPr="00592715">
        <w:rPr>
          <w:rFonts w:ascii="Arial" w:hAnsi="Arial" w:cs="Arial"/>
          <w:sz w:val="14"/>
          <w:szCs w:val="14"/>
          <w:lang w:val="en-US"/>
        </w:rPr>
        <w:t xml:space="preserve">M MV, 3 </w:t>
      </w:r>
      <w:proofErr w:type="spellStart"/>
      <w:r w:rsidR="00D44BF2" w:rsidRPr="00592715">
        <w:rPr>
          <w:rFonts w:ascii="Arial" w:hAnsi="Arial" w:cs="Arial"/>
          <w:sz w:val="14"/>
          <w:szCs w:val="14"/>
          <w:lang w:val="en-US"/>
        </w:rPr>
        <w:t>nM</w:t>
      </w:r>
      <w:proofErr w:type="spellEnd"/>
      <w:r w:rsidR="00D44BF2" w:rsidRPr="00592715">
        <w:rPr>
          <w:rFonts w:ascii="Arial" w:hAnsi="Arial" w:cs="Arial"/>
          <w:sz w:val="14"/>
          <w:szCs w:val="14"/>
          <w:lang w:val="en-US"/>
        </w:rPr>
        <w:t xml:space="preserve"> proteo</w:t>
      </w:r>
      <w:r w:rsidR="00D95F62" w:rsidRPr="00592715">
        <w:rPr>
          <w:rFonts w:ascii="Arial" w:hAnsi="Arial" w:cs="Arial"/>
          <w:sz w:val="14"/>
          <w:szCs w:val="14"/>
          <w:lang w:val="en-US"/>
        </w:rPr>
        <w:t>l</w:t>
      </w:r>
      <w:r w:rsidR="00D44BF2" w:rsidRPr="00592715">
        <w:rPr>
          <w:rFonts w:ascii="Arial" w:hAnsi="Arial" w:cs="Arial"/>
          <w:sz w:val="14"/>
          <w:szCs w:val="14"/>
          <w:lang w:val="en-US"/>
        </w:rPr>
        <w:t xml:space="preserve">iposomes, 25 mM EDTA, 50 mM Tris-HCl, 10 mM </w:t>
      </w:r>
      <w:proofErr w:type="spellStart"/>
      <w:r w:rsidR="00D44BF2" w:rsidRPr="00592715">
        <w:rPr>
          <w:rFonts w:ascii="Arial" w:hAnsi="Arial" w:cs="Arial"/>
          <w:sz w:val="14"/>
          <w:szCs w:val="14"/>
          <w:lang w:val="en-US"/>
        </w:rPr>
        <w:t>KCl</w:t>
      </w:r>
      <w:proofErr w:type="spellEnd"/>
      <w:r w:rsidR="00D44BF2" w:rsidRPr="00592715">
        <w:rPr>
          <w:rFonts w:ascii="Arial" w:hAnsi="Arial" w:cs="Arial"/>
          <w:sz w:val="14"/>
          <w:szCs w:val="14"/>
          <w:lang w:val="en-US"/>
        </w:rPr>
        <w:t xml:space="preserve">, pH 8.5. Proteoliposomes (8 </w:t>
      </w:r>
      <w:proofErr w:type="spellStart"/>
      <w:r w:rsidR="00D44BF2" w:rsidRPr="00592715">
        <w:rPr>
          <w:rFonts w:ascii="Arial" w:hAnsi="Arial" w:cs="Arial"/>
          <w:sz w:val="14"/>
          <w:szCs w:val="14"/>
          <w:lang w:val="en-US"/>
        </w:rPr>
        <w:t>nM</w:t>
      </w:r>
      <w:proofErr w:type="spellEnd"/>
      <w:r w:rsidR="00D44BF2" w:rsidRPr="00592715">
        <w:rPr>
          <w:rFonts w:ascii="Arial" w:hAnsi="Arial" w:cs="Arial"/>
          <w:sz w:val="14"/>
          <w:szCs w:val="14"/>
          <w:lang w:val="en-US"/>
        </w:rPr>
        <w:t>) were introduced at t = 0 hr. Irradiation with visible light (2.5 kW m</w:t>
      </w:r>
      <w:r w:rsidR="00D44BF2" w:rsidRPr="00592715">
        <w:rPr>
          <w:rFonts w:ascii="Arial" w:hAnsi="Arial" w:cs="Arial"/>
          <w:sz w:val="14"/>
          <w:szCs w:val="14"/>
          <w:vertAlign w:val="superscript"/>
          <w:lang w:val="en-US"/>
        </w:rPr>
        <w:t>-2</w:t>
      </w:r>
      <w:r w:rsidR="00D44BF2" w:rsidRPr="00592715">
        <w:rPr>
          <w:rFonts w:ascii="Arial" w:hAnsi="Arial" w:cs="Arial"/>
          <w:sz w:val="14"/>
          <w:szCs w:val="14"/>
          <w:lang w:val="en-US"/>
        </w:rPr>
        <w:t xml:space="preserve">) for 4 </w:t>
      </w:r>
      <w:proofErr w:type="spellStart"/>
      <w:r w:rsidR="00D44BF2" w:rsidRPr="00592715">
        <w:rPr>
          <w:rFonts w:ascii="Arial" w:hAnsi="Arial" w:cs="Arial"/>
          <w:sz w:val="14"/>
          <w:szCs w:val="14"/>
          <w:lang w:val="en-US"/>
        </w:rPr>
        <w:t>hr</w:t>
      </w:r>
      <w:proofErr w:type="spellEnd"/>
      <w:r w:rsidR="00D44BF2" w:rsidRPr="00592715">
        <w:rPr>
          <w:rFonts w:ascii="Arial" w:hAnsi="Arial" w:cs="Arial"/>
          <w:sz w:val="14"/>
          <w:szCs w:val="14"/>
          <w:lang w:val="en-US"/>
        </w:rPr>
        <w:t xml:space="preserve"> was followed by 4 </w:t>
      </w:r>
      <w:proofErr w:type="spellStart"/>
      <w:r w:rsidR="00D44BF2" w:rsidRPr="00592715">
        <w:rPr>
          <w:rFonts w:ascii="Arial" w:hAnsi="Arial" w:cs="Arial"/>
          <w:sz w:val="14"/>
          <w:szCs w:val="14"/>
          <w:lang w:val="en-US"/>
        </w:rPr>
        <w:t>hr</w:t>
      </w:r>
      <w:proofErr w:type="spellEnd"/>
      <w:r w:rsidR="00D44BF2" w:rsidRPr="00592715">
        <w:rPr>
          <w:rFonts w:ascii="Arial" w:hAnsi="Arial" w:cs="Arial"/>
          <w:sz w:val="14"/>
          <w:szCs w:val="14"/>
          <w:lang w:val="en-US"/>
        </w:rPr>
        <w:t xml:space="preserve"> in dark. Circles show the average of </w:t>
      </w:r>
      <w:r w:rsidR="00D44BF2" w:rsidRPr="00592715">
        <w:rPr>
          <w:rFonts w:ascii="Arial" w:hAnsi="Arial" w:cs="Arial"/>
          <w:i/>
          <w:iCs/>
          <w:sz w:val="14"/>
          <w:szCs w:val="14"/>
          <w:lang w:val="en-US"/>
        </w:rPr>
        <w:t>n</w:t>
      </w:r>
      <w:r w:rsidR="00D44BF2" w:rsidRPr="00592715">
        <w:rPr>
          <w:rFonts w:ascii="Arial" w:hAnsi="Arial" w:cs="Arial"/>
          <w:sz w:val="14"/>
          <w:szCs w:val="14"/>
          <w:lang w:val="en-US"/>
        </w:rPr>
        <w:t xml:space="preserve"> = 3 datasets with error bars as standard deviation. (B) </w:t>
      </w:r>
      <w:r w:rsidR="00CF1B50" w:rsidRPr="00592715">
        <w:rPr>
          <w:rFonts w:ascii="Arial" w:hAnsi="Arial" w:cs="Arial"/>
          <w:sz w:val="14"/>
          <w:szCs w:val="14"/>
          <w:lang w:val="en-US"/>
        </w:rPr>
        <w:t xml:space="preserve">Anaerobic vials </w:t>
      </w:r>
      <w:r w:rsidR="005016EC" w:rsidRPr="00592715">
        <w:rPr>
          <w:rFonts w:ascii="Arial" w:hAnsi="Arial" w:cs="Arial"/>
          <w:sz w:val="14"/>
          <w:szCs w:val="14"/>
          <w:lang w:val="en-US"/>
        </w:rPr>
        <w:t>with</w:t>
      </w:r>
      <w:r w:rsidR="00CF1B50" w:rsidRPr="00592715">
        <w:rPr>
          <w:rFonts w:ascii="Arial" w:hAnsi="Arial" w:cs="Arial"/>
          <w:sz w:val="14"/>
          <w:szCs w:val="14"/>
          <w:lang w:val="en-US"/>
        </w:rPr>
        <w:t xml:space="preserve"> N</w:t>
      </w:r>
      <w:r w:rsidR="00CF1B50" w:rsidRPr="00592715">
        <w:rPr>
          <w:rFonts w:ascii="Arial" w:hAnsi="Arial" w:cs="Arial"/>
          <w:sz w:val="14"/>
          <w:szCs w:val="14"/>
          <w:vertAlign w:val="subscript"/>
          <w:lang w:val="en-US"/>
        </w:rPr>
        <w:t>2</w:t>
      </w:r>
      <w:r w:rsidR="00CF1B50" w:rsidRPr="00592715">
        <w:rPr>
          <w:rFonts w:ascii="Arial" w:hAnsi="Arial" w:cs="Arial"/>
          <w:sz w:val="14"/>
          <w:szCs w:val="14"/>
          <w:lang w:val="en-US"/>
        </w:rPr>
        <w:t>O</w:t>
      </w:r>
      <w:r w:rsidR="00136179" w:rsidRPr="00592715">
        <w:rPr>
          <w:rFonts w:ascii="Arial" w:hAnsi="Arial" w:cs="Arial"/>
          <w:sz w:val="14"/>
          <w:szCs w:val="14"/>
          <w:lang w:val="en-US"/>
        </w:rPr>
        <w:t xml:space="preserve"> (1.5 µmol total) </w:t>
      </w:r>
      <w:r w:rsidR="005016EC" w:rsidRPr="00592715">
        <w:rPr>
          <w:rFonts w:ascii="Arial" w:hAnsi="Arial" w:cs="Arial"/>
          <w:sz w:val="14"/>
          <w:szCs w:val="14"/>
          <w:lang w:val="en-US"/>
        </w:rPr>
        <w:t xml:space="preserve">in </w:t>
      </w:r>
      <w:r w:rsidR="00CF1B50" w:rsidRPr="00592715">
        <w:rPr>
          <w:rFonts w:ascii="Arial" w:hAnsi="Arial" w:cs="Arial"/>
          <w:sz w:val="14"/>
          <w:szCs w:val="14"/>
          <w:lang w:val="en-US"/>
        </w:rPr>
        <w:t xml:space="preserve">1 mL headspace and 2 mL of 1600 </w:t>
      </w:r>
      <w:r w:rsidR="00CF1B50" w:rsidRPr="00592715">
        <w:rPr>
          <w:rFonts w:ascii="Arial" w:hAnsi="Arial" w:cs="Arial"/>
          <w:sz w:val="14"/>
          <w:szCs w:val="14"/>
          <w:lang w:val="en-US"/>
        </w:rPr>
        <w:sym w:font="Symbol" w:char="F06D"/>
      </w:r>
      <w:r w:rsidR="00CF1B50" w:rsidRPr="00592715">
        <w:rPr>
          <w:rFonts w:ascii="Arial" w:hAnsi="Arial" w:cs="Arial"/>
          <w:sz w:val="14"/>
          <w:szCs w:val="14"/>
          <w:lang w:val="en-US"/>
        </w:rPr>
        <w:t xml:space="preserve">M MV, 800 </w:t>
      </w:r>
      <w:r w:rsidR="00CF1B50" w:rsidRPr="00592715">
        <w:rPr>
          <w:rFonts w:ascii="Arial" w:hAnsi="Arial" w:cs="Arial"/>
          <w:sz w:val="14"/>
          <w:szCs w:val="14"/>
          <w:lang w:val="en-US"/>
        </w:rPr>
        <w:sym w:font="Symbol" w:char="F06D"/>
      </w:r>
      <w:r w:rsidR="00CF1B50" w:rsidRPr="00592715">
        <w:rPr>
          <w:rFonts w:ascii="Arial" w:hAnsi="Arial" w:cs="Arial"/>
          <w:sz w:val="14"/>
          <w:szCs w:val="14"/>
          <w:lang w:val="en-US"/>
        </w:rPr>
        <w:t xml:space="preserve">M dithionite, 50 mM </w:t>
      </w:r>
      <w:proofErr w:type="spellStart"/>
      <w:proofErr w:type="gramStart"/>
      <w:r w:rsidR="00CF1B50" w:rsidRPr="00592715">
        <w:rPr>
          <w:rFonts w:ascii="Arial" w:hAnsi="Arial" w:cs="Arial"/>
          <w:sz w:val="14"/>
          <w:szCs w:val="14"/>
          <w:lang w:val="en-US"/>
        </w:rPr>
        <w:t>Tris:HCl</w:t>
      </w:r>
      <w:proofErr w:type="spellEnd"/>
      <w:proofErr w:type="gramEnd"/>
      <w:r w:rsidR="00CF1B50" w:rsidRPr="00592715">
        <w:rPr>
          <w:rFonts w:ascii="Arial" w:hAnsi="Arial" w:cs="Arial"/>
          <w:sz w:val="14"/>
          <w:szCs w:val="14"/>
          <w:lang w:val="en-US"/>
        </w:rPr>
        <w:t xml:space="preserve">, 10 mM </w:t>
      </w:r>
      <w:proofErr w:type="spellStart"/>
      <w:r w:rsidR="00CF1B50" w:rsidRPr="00592715">
        <w:rPr>
          <w:rFonts w:ascii="Arial" w:hAnsi="Arial" w:cs="Arial"/>
          <w:sz w:val="14"/>
          <w:szCs w:val="14"/>
          <w:lang w:val="en-US"/>
        </w:rPr>
        <w:t>KCl</w:t>
      </w:r>
      <w:proofErr w:type="spellEnd"/>
      <w:r w:rsidR="00CF1B50" w:rsidRPr="00592715">
        <w:rPr>
          <w:rFonts w:ascii="Arial" w:hAnsi="Arial" w:cs="Arial"/>
          <w:sz w:val="14"/>
          <w:szCs w:val="14"/>
          <w:lang w:val="en-US"/>
        </w:rPr>
        <w:t>, pH 8.5. N</w:t>
      </w:r>
      <w:r w:rsidR="00CF1B50" w:rsidRPr="00592715">
        <w:rPr>
          <w:rFonts w:ascii="Arial" w:hAnsi="Arial" w:cs="Arial"/>
          <w:sz w:val="14"/>
          <w:szCs w:val="14"/>
          <w:vertAlign w:val="subscript"/>
          <w:lang w:val="en-US"/>
        </w:rPr>
        <w:t>2</w:t>
      </w:r>
      <w:r w:rsidR="00CF1B50" w:rsidRPr="00592715">
        <w:rPr>
          <w:rFonts w:ascii="Arial" w:hAnsi="Arial" w:cs="Arial"/>
          <w:sz w:val="14"/>
          <w:szCs w:val="14"/>
          <w:lang w:val="en-US"/>
        </w:rPr>
        <w:t xml:space="preserve">O Reductase (150 </w:t>
      </w:r>
      <w:proofErr w:type="spellStart"/>
      <w:r w:rsidR="00CF1B50" w:rsidRPr="00592715">
        <w:rPr>
          <w:rFonts w:ascii="Arial" w:hAnsi="Arial" w:cs="Arial"/>
          <w:sz w:val="14"/>
          <w:szCs w:val="14"/>
          <w:lang w:val="en-US"/>
        </w:rPr>
        <w:t>nM</w:t>
      </w:r>
      <w:proofErr w:type="spellEnd"/>
      <w:r w:rsidR="00CF1B50" w:rsidRPr="00592715">
        <w:rPr>
          <w:rFonts w:ascii="Arial" w:hAnsi="Arial" w:cs="Arial"/>
          <w:sz w:val="14"/>
          <w:szCs w:val="14"/>
          <w:lang w:val="en-US"/>
        </w:rPr>
        <w:t>) was added to half the vials at t = 0 hr. For these conditions complete removal of N</w:t>
      </w:r>
      <w:r w:rsidR="00CF1B50" w:rsidRPr="00592715">
        <w:rPr>
          <w:rFonts w:ascii="Arial" w:hAnsi="Arial" w:cs="Arial"/>
          <w:sz w:val="14"/>
          <w:szCs w:val="14"/>
          <w:vertAlign w:val="subscript"/>
          <w:lang w:val="en-US"/>
        </w:rPr>
        <w:t>2</w:t>
      </w:r>
      <w:r w:rsidR="00CF1B50" w:rsidRPr="00592715">
        <w:rPr>
          <w:rFonts w:ascii="Arial" w:hAnsi="Arial" w:cs="Arial"/>
          <w:sz w:val="14"/>
          <w:szCs w:val="14"/>
          <w:lang w:val="en-US"/>
        </w:rPr>
        <w:t>O was expected in 5 min when N</w:t>
      </w:r>
      <w:r w:rsidR="00CF1B50" w:rsidRPr="00592715">
        <w:rPr>
          <w:rFonts w:ascii="Arial" w:hAnsi="Arial" w:cs="Arial"/>
          <w:sz w:val="14"/>
          <w:szCs w:val="14"/>
          <w:vertAlign w:val="subscript"/>
          <w:lang w:val="en-US"/>
        </w:rPr>
        <w:t>2</w:t>
      </w:r>
      <w:r w:rsidR="00CF1B50" w:rsidRPr="00592715">
        <w:rPr>
          <w:rFonts w:ascii="Arial" w:hAnsi="Arial" w:cs="Arial"/>
          <w:sz w:val="14"/>
          <w:szCs w:val="14"/>
          <w:lang w:val="en-US"/>
        </w:rPr>
        <w:t xml:space="preserve">O Reductase was present, see Supporting </w:t>
      </w:r>
      <w:r w:rsidR="00CF1B50" w:rsidRPr="002A5BD9">
        <w:rPr>
          <w:rFonts w:ascii="Arial" w:hAnsi="Arial" w:cs="Arial"/>
          <w:sz w:val="14"/>
          <w:szCs w:val="14"/>
          <w:lang w:val="en-US"/>
        </w:rPr>
        <w:t xml:space="preserve">Information </w:t>
      </w:r>
      <w:r w:rsidR="000D5369" w:rsidRPr="002A5BD9">
        <w:rPr>
          <w:rFonts w:ascii="Arial" w:hAnsi="Arial" w:cs="Arial"/>
          <w:sz w:val="14"/>
          <w:szCs w:val="14"/>
          <w:lang w:val="en-US"/>
        </w:rPr>
        <w:t>and Fig</w:t>
      </w:r>
      <w:r w:rsidR="001405B3" w:rsidRPr="002A5BD9">
        <w:rPr>
          <w:rFonts w:ascii="Arial" w:hAnsi="Arial" w:cs="Arial"/>
          <w:sz w:val="14"/>
          <w:szCs w:val="14"/>
          <w:lang w:val="en-US"/>
        </w:rPr>
        <w:t>ure</w:t>
      </w:r>
      <w:r w:rsidR="000D5369" w:rsidRPr="002A5BD9">
        <w:rPr>
          <w:rFonts w:ascii="Arial" w:hAnsi="Arial" w:cs="Arial"/>
          <w:sz w:val="14"/>
          <w:szCs w:val="14"/>
          <w:lang w:val="en-US"/>
        </w:rPr>
        <w:t xml:space="preserve"> S</w:t>
      </w:r>
      <w:r w:rsidR="001405B3" w:rsidRPr="002A5BD9">
        <w:rPr>
          <w:rFonts w:ascii="Arial" w:hAnsi="Arial" w:cs="Arial"/>
          <w:sz w:val="14"/>
          <w:szCs w:val="14"/>
          <w:lang w:val="en-US"/>
        </w:rPr>
        <w:t>6</w:t>
      </w:r>
      <w:r w:rsidR="000D5369" w:rsidRPr="002A5BD9">
        <w:rPr>
          <w:rFonts w:ascii="Arial" w:hAnsi="Arial" w:cs="Arial"/>
          <w:sz w:val="14"/>
          <w:szCs w:val="14"/>
          <w:lang w:val="en-US"/>
        </w:rPr>
        <w:t xml:space="preserve"> </w:t>
      </w:r>
      <w:r w:rsidR="00CF1B50" w:rsidRPr="002A5BD9">
        <w:rPr>
          <w:rFonts w:ascii="Arial" w:hAnsi="Arial" w:cs="Arial"/>
          <w:sz w:val="14"/>
          <w:szCs w:val="14"/>
          <w:lang w:val="en-US"/>
        </w:rPr>
        <w:t>for</w:t>
      </w:r>
      <w:r w:rsidR="00CF1B50" w:rsidRPr="00592715">
        <w:rPr>
          <w:rFonts w:ascii="Arial" w:hAnsi="Arial" w:cs="Arial"/>
          <w:sz w:val="14"/>
          <w:szCs w:val="14"/>
          <w:lang w:val="en-US"/>
        </w:rPr>
        <w:t xml:space="preserve"> </w:t>
      </w:r>
      <w:r w:rsidR="000D5369" w:rsidRPr="00592715">
        <w:rPr>
          <w:rFonts w:ascii="Arial" w:hAnsi="Arial" w:cs="Arial"/>
          <w:sz w:val="14"/>
          <w:szCs w:val="14"/>
          <w:lang w:val="en-US"/>
        </w:rPr>
        <w:t xml:space="preserve">further </w:t>
      </w:r>
      <w:r w:rsidR="00CF1B50" w:rsidRPr="00592715">
        <w:rPr>
          <w:rFonts w:ascii="Arial" w:hAnsi="Arial" w:cs="Arial"/>
          <w:sz w:val="14"/>
          <w:szCs w:val="14"/>
          <w:lang w:val="en-US"/>
        </w:rPr>
        <w:t xml:space="preserve">details. </w:t>
      </w:r>
    </w:p>
    <w:p w14:paraId="2BAC8EF9" w14:textId="1EEBF5F9" w:rsidR="005016EC" w:rsidRPr="00592715" w:rsidRDefault="00CF1B50" w:rsidP="005016EC">
      <w:pPr>
        <w:spacing w:after="240" w:line="480" w:lineRule="auto"/>
        <w:rPr>
          <w:rFonts w:ascii="Arial" w:hAnsi="Arial" w:cs="Arial"/>
          <w:sz w:val="14"/>
          <w:szCs w:val="14"/>
          <w:lang w:val="en-US"/>
        </w:rPr>
      </w:pPr>
      <w:r w:rsidRPr="00592715">
        <w:rPr>
          <w:rFonts w:ascii="Arial" w:hAnsi="Arial" w:cs="Arial"/>
          <w:sz w:val="14"/>
          <w:szCs w:val="14"/>
          <w:lang w:val="en-US"/>
        </w:rPr>
        <w:t xml:space="preserve"> </w:t>
      </w:r>
    </w:p>
    <w:p w14:paraId="3AA9CCCF" w14:textId="15F5B044" w:rsidR="00CF1B50" w:rsidRPr="00592715" w:rsidRDefault="00CF1B50" w:rsidP="00361AC8">
      <w:pPr>
        <w:spacing w:after="240" w:line="480" w:lineRule="auto"/>
        <w:rPr>
          <w:rFonts w:ascii="Arial" w:hAnsi="Arial" w:cs="Arial"/>
          <w:sz w:val="14"/>
          <w:szCs w:val="14"/>
          <w:lang w:val="en-US"/>
        </w:rPr>
      </w:pPr>
    </w:p>
    <w:p w14:paraId="6301232D" w14:textId="6A1574E7" w:rsidR="008D748F" w:rsidRDefault="008D748F" w:rsidP="00361AC8">
      <w:pPr>
        <w:spacing w:after="240" w:line="480" w:lineRule="auto"/>
        <w:rPr>
          <w:rFonts w:ascii="Arial" w:hAnsi="Arial" w:cs="Arial"/>
          <w:sz w:val="14"/>
          <w:szCs w:val="14"/>
          <w:lang w:val="en-US"/>
        </w:rPr>
      </w:pPr>
    </w:p>
    <w:p w14:paraId="5432BC0D" w14:textId="77777777" w:rsidR="00D736A1" w:rsidRPr="00592715" w:rsidRDefault="00D736A1" w:rsidP="00361AC8">
      <w:pPr>
        <w:spacing w:after="240" w:line="480" w:lineRule="auto"/>
        <w:rPr>
          <w:rFonts w:ascii="Arial" w:hAnsi="Arial" w:cs="Arial"/>
          <w:sz w:val="14"/>
          <w:szCs w:val="14"/>
          <w:lang w:val="en-US"/>
        </w:rPr>
      </w:pPr>
    </w:p>
    <w:p w14:paraId="0DF8A283" w14:textId="167F33F0" w:rsidR="008D748F" w:rsidRPr="00592715" w:rsidRDefault="008D748F" w:rsidP="00361AC8">
      <w:pPr>
        <w:spacing w:after="240" w:line="480" w:lineRule="auto"/>
        <w:rPr>
          <w:rFonts w:ascii="Arial" w:hAnsi="Arial" w:cs="Arial"/>
          <w:sz w:val="14"/>
          <w:szCs w:val="14"/>
          <w:lang w:val="en-US"/>
        </w:rPr>
      </w:pPr>
    </w:p>
    <w:p w14:paraId="23065398" w14:textId="7F82C0CB" w:rsidR="004C1AD7" w:rsidRPr="00592715" w:rsidRDefault="00E4350D" w:rsidP="006040C3">
      <w:pPr>
        <w:pStyle w:val="HAcknowledgements"/>
        <w:rPr>
          <w:color w:val="FF0000"/>
          <w:lang w:val="en-US"/>
        </w:rPr>
      </w:pPr>
      <w:r w:rsidRPr="00592715">
        <w:rPr>
          <w:lang w:val="en-US"/>
        </w:rPr>
        <w:lastRenderedPageBreak/>
        <w:t>Acknowledgements</w:t>
      </w:r>
    </w:p>
    <w:p w14:paraId="3413AC67" w14:textId="3745B84A" w:rsidR="004C1AD7" w:rsidRPr="00592715" w:rsidRDefault="004C1AD7" w:rsidP="004C1AD7">
      <w:pPr>
        <w:pStyle w:val="Acknowledgements"/>
        <w:rPr>
          <w:lang w:val="en-US"/>
        </w:rPr>
      </w:pPr>
      <w:r w:rsidRPr="00592715">
        <w:rPr>
          <w:lang w:val="en-US"/>
        </w:rPr>
        <w:t xml:space="preserve">We thank Dr Simone Payne for assistance with protein purification, Dr Manuel Soriano-Laguna for provision of the recombinant </w:t>
      </w:r>
      <w:r w:rsidRPr="00592715">
        <w:rPr>
          <w:i/>
          <w:iCs/>
          <w:lang w:val="en-US"/>
        </w:rPr>
        <w:t xml:space="preserve">P. </w:t>
      </w:r>
      <w:proofErr w:type="spellStart"/>
      <w:r w:rsidRPr="00592715">
        <w:rPr>
          <w:i/>
          <w:iCs/>
          <w:lang w:val="en-US"/>
        </w:rPr>
        <w:t>denitrificans</w:t>
      </w:r>
      <w:proofErr w:type="spellEnd"/>
      <w:r w:rsidRPr="00592715">
        <w:rPr>
          <w:lang w:val="en-US"/>
        </w:rPr>
        <w:t xml:space="preserve"> N</w:t>
      </w:r>
      <w:r w:rsidRPr="00592715">
        <w:rPr>
          <w:vertAlign w:val="subscript"/>
          <w:lang w:val="en-US"/>
        </w:rPr>
        <w:t>2</w:t>
      </w:r>
      <w:r w:rsidRPr="00592715">
        <w:rPr>
          <w:lang w:val="en-US"/>
        </w:rPr>
        <w:t>O Reductase expression system, Dr Jessica van Wonderen for</w:t>
      </w:r>
      <w:r w:rsidR="00CC788B" w:rsidRPr="00592715">
        <w:rPr>
          <w:lang w:val="en-US"/>
        </w:rPr>
        <w:t xml:space="preserve"> mass spectrometry</w:t>
      </w:r>
      <w:r w:rsidRPr="00592715">
        <w:rPr>
          <w:lang w:val="en-US"/>
        </w:rPr>
        <w:t xml:space="preserve"> of N</w:t>
      </w:r>
      <w:r w:rsidRPr="00592715">
        <w:rPr>
          <w:vertAlign w:val="subscript"/>
          <w:lang w:val="en-US"/>
        </w:rPr>
        <w:t>2</w:t>
      </w:r>
      <w:r w:rsidRPr="00592715">
        <w:rPr>
          <w:lang w:val="en-US"/>
        </w:rPr>
        <w:t>O Reductase, Dr Maria Torres for assistance with gas-chromatography</w:t>
      </w:r>
      <w:r w:rsidR="003B4545" w:rsidRPr="00592715">
        <w:rPr>
          <w:lang w:val="en-US"/>
        </w:rPr>
        <w:t xml:space="preserve"> and Dr Anna Stikane for discussions on liposome preparation</w:t>
      </w:r>
      <w:r w:rsidRPr="00592715">
        <w:rPr>
          <w:lang w:val="en-US"/>
        </w:rPr>
        <w:t>.</w:t>
      </w:r>
    </w:p>
    <w:p w14:paraId="262FCC4B" w14:textId="3C08B1A8" w:rsidR="00E4350D" w:rsidRPr="00592715" w:rsidRDefault="004C1AD7" w:rsidP="00EB27E9">
      <w:pPr>
        <w:pStyle w:val="Acknowledgements"/>
        <w:rPr>
          <w:lang w:val="en-US"/>
        </w:rPr>
      </w:pPr>
      <w:r w:rsidRPr="00592715">
        <w:rPr>
          <w:lang w:val="en-US"/>
        </w:rPr>
        <w:t>Funding was from the UK Biotechnology and Biological Sciences Research Council (BB/S002499/1, BB/S00159X/1, BB/S000704</w:t>
      </w:r>
      <w:r w:rsidR="00425A93" w:rsidRPr="00592715">
        <w:rPr>
          <w:lang w:val="en-US"/>
        </w:rPr>
        <w:t>/1</w:t>
      </w:r>
      <w:r w:rsidRPr="00592715">
        <w:rPr>
          <w:lang w:val="en-US"/>
        </w:rPr>
        <w:t>, BB/S008942/1</w:t>
      </w:r>
      <w:r w:rsidR="001C67BC" w:rsidRPr="00592715">
        <w:rPr>
          <w:lang w:val="en-US"/>
        </w:rPr>
        <w:t xml:space="preserve">, </w:t>
      </w:r>
      <w:r w:rsidRPr="00592715">
        <w:rPr>
          <w:lang w:val="en-US"/>
        </w:rPr>
        <w:t xml:space="preserve">a Doctoral Training Partnership PhD studentship to SEHP) and Engineering and Physical Sciences Research Council (EP/M001989/1). The European Commission is acknowledged for a Marie </w:t>
      </w:r>
      <w:proofErr w:type="spellStart"/>
      <w:r w:rsidRPr="00592715">
        <w:rPr>
          <w:lang w:val="en-US"/>
        </w:rPr>
        <w:t>Sklodowska</w:t>
      </w:r>
      <w:proofErr w:type="spellEnd"/>
      <w:r w:rsidRPr="00592715">
        <w:rPr>
          <w:lang w:val="en-US"/>
        </w:rPr>
        <w:t>-Curie Individual Fellowship (890745-SmArtC to CC). Access to transmission electron microscopy was provided through the EPSRC Multi-User Equipment Call (EP/P030467/1).</w:t>
      </w:r>
    </w:p>
    <w:p w14:paraId="25B93EA4" w14:textId="602B7E47" w:rsidR="00AC1FF8" w:rsidRPr="00592715" w:rsidRDefault="00AC1FF8" w:rsidP="00AC1FF8">
      <w:pPr>
        <w:pStyle w:val="Acknowledgements"/>
        <w:rPr>
          <w:lang w:val="en-US"/>
        </w:rPr>
      </w:pPr>
      <w:proofErr w:type="gramStart"/>
      <w:r w:rsidRPr="00592715">
        <w:rPr>
          <w:bCs/>
          <w:lang w:val="en-US"/>
        </w:rPr>
        <w:t>For the purpose of</w:t>
      </w:r>
      <w:proofErr w:type="gramEnd"/>
      <w:r w:rsidRPr="00592715">
        <w:rPr>
          <w:bCs/>
          <w:lang w:val="en-US"/>
        </w:rPr>
        <w:t xml:space="preserve"> open access, the author has applied a CC BY public copyright license to any Author Accepted Manuscript version arising</w:t>
      </w:r>
      <w:r w:rsidRPr="00592715">
        <w:rPr>
          <w:lang w:val="en-US"/>
        </w:rPr>
        <w:t xml:space="preserve">. </w:t>
      </w:r>
      <w:r w:rsidR="00425A93" w:rsidRPr="00592715">
        <w:rPr>
          <w:lang w:val="en-US"/>
        </w:rPr>
        <w:t xml:space="preserve">The data that support the findings of this study are openly available in </w:t>
      </w:r>
      <w:proofErr w:type="spellStart"/>
      <w:r w:rsidR="00425A93" w:rsidRPr="00592715">
        <w:rPr>
          <w:lang w:val="en-US"/>
        </w:rPr>
        <w:t>figshare</w:t>
      </w:r>
      <w:proofErr w:type="spellEnd"/>
      <w:r w:rsidR="00425A93" w:rsidRPr="00592715">
        <w:rPr>
          <w:lang w:val="en-US"/>
        </w:rPr>
        <w:t xml:space="preserve"> at </w:t>
      </w:r>
      <w:r w:rsidRPr="00592715">
        <w:rPr>
          <w:lang w:val="en-US"/>
        </w:rPr>
        <w:t xml:space="preserve">DOI: </w:t>
      </w:r>
      <w:r w:rsidR="00425A93" w:rsidRPr="00592715">
        <w:rPr>
          <w:lang w:val="en-US"/>
        </w:rPr>
        <w:t>10.6084/m9.figshare.20337783.</w:t>
      </w:r>
      <w:r w:rsidRPr="00592715">
        <w:rPr>
          <w:lang w:val="en-US"/>
        </w:rPr>
        <w:t xml:space="preserve"> </w:t>
      </w:r>
    </w:p>
    <w:p w14:paraId="12BD1BEF" w14:textId="4AE0A234" w:rsidR="004556E1" w:rsidRPr="00592715" w:rsidRDefault="00F45722" w:rsidP="00F45722">
      <w:pPr>
        <w:pStyle w:val="Keywords"/>
        <w:rPr>
          <w:lang w:val="en-US"/>
        </w:rPr>
      </w:pPr>
      <w:r w:rsidRPr="00592715">
        <w:rPr>
          <w:b/>
          <w:lang w:val="en-US"/>
        </w:rPr>
        <w:t>Keywords:</w:t>
      </w:r>
      <w:r w:rsidRPr="00592715">
        <w:rPr>
          <w:lang w:val="en-US"/>
        </w:rPr>
        <w:t xml:space="preserve"> </w:t>
      </w:r>
      <w:r w:rsidR="0026429C" w:rsidRPr="00592715">
        <w:rPr>
          <w:lang w:val="en-US"/>
        </w:rPr>
        <w:t>carbon dot</w:t>
      </w:r>
      <w:r w:rsidRPr="00592715">
        <w:rPr>
          <w:lang w:val="en-US"/>
        </w:rPr>
        <w:t xml:space="preserve"> • </w:t>
      </w:r>
      <w:r w:rsidR="0026429C" w:rsidRPr="00592715">
        <w:rPr>
          <w:lang w:val="en-US"/>
        </w:rPr>
        <w:t>enzyme catalysis</w:t>
      </w:r>
      <w:r w:rsidRPr="00592715">
        <w:rPr>
          <w:lang w:val="en-US"/>
        </w:rPr>
        <w:t xml:space="preserve"> • </w:t>
      </w:r>
      <w:r w:rsidR="0026429C" w:rsidRPr="00592715">
        <w:rPr>
          <w:lang w:val="en-US"/>
        </w:rPr>
        <w:t>liposomes</w:t>
      </w:r>
      <w:r w:rsidRPr="00592715">
        <w:rPr>
          <w:lang w:val="en-US"/>
        </w:rPr>
        <w:t xml:space="preserve"> •</w:t>
      </w:r>
      <w:r w:rsidR="003452AD" w:rsidRPr="00592715">
        <w:rPr>
          <w:lang w:val="en-US"/>
        </w:rPr>
        <w:t xml:space="preserve"> </w:t>
      </w:r>
      <w:r w:rsidR="00DE377B" w:rsidRPr="00592715">
        <w:rPr>
          <w:lang w:val="en-US"/>
        </w:rPr>
        <w:t xml:space="preserve">nitrous oxide • </w:t>
      </w:r>
      <w:r w:rsidR="0026429C" w:rsidRPr="00592715">
        <w:rPr>
          <w:lang w:val="en-US"/>
        </w:rPr>
        <w:t>photochemistr</w:t>
      </w:r>
      <w:r w:rsidR="003452AD" w:rsidRPr="00592715">
        <w:rPr>
          <w:lang w:val="en-US"/>
        </w:rPr>
        <w:t>y</w:t>
      </w:r>
    </w:p>
    <w:p w14:paraId="595E9CB4" w14:textId="77777777" w:rsidR="003D0D3D" w:rsidRPr="00592715" w:rsidRDefault="0026429C" w:rsidP="003D0D3D">
      <w:pPr>
        <w:pStyle w:val="EndNoteBibliography"/>
        <w:ind w:left="720" w:hanging="720"/>
        <w:rPr>
          <w:noProof w:val="0"/>
          <w:lang w:val="en-US"/>
        </w:rPr>
      </w:pPr>
      <w:r w:rsidRPr="00592715">
        <w:rPr>
          <w:rFonts w:cs="Times New Roman"/>
          <w:b/>
          <w:noProof w:val="0"/>
          <w:lang w:val="en-US"/>
        </w:rPr>
        <w:fldChar w:fldCharType="begin"/>
      </w:r>
      <w:r w:rsidRPr="00592715">
        <w:rPr>
          <w:b/>
          <w:noProof w:val="0"/>
          <w:lang w:val="en-US"/>
        </w:rPr>
        <w:instrText xml:space="preserve"> ADDIN EN.REFLIST </w:instrText>
      </w:r>
      <w:r w:rsidRPr="00592715">
        <w:rPr>
          <w:rFonts w:cs="Times New Roman"/>
          <w:b/>
          <w:noProof w:val="0"/>
          <w:lang w:val="en-US"/>
        </w:rPr>
        <w:fldChar w:fldCharType="separate"/>
      </w:r>
      <w:r w:rsidR="003D0D3D" w:rsidRPr="00592715">
        <w:rPr>
          <w:noProof w:val="0"/>
          <w:lang w:val="en-US"/>
        </w:rPr>
        <w:t>[1]</w:t>
      </w:r>
      <w:r w:rsidR="003D0D3D" w:rsidRPr="00592715">
        <w:rPr>
          <w:noProof w:val="0"/>
          <w:lang w:val="en-US"/>
        </w:rPr>
        <w:tab/>
        <w:t xml:space="preserve">a) N. Sinambela, J. Bosking, A. Abbas, A. Pannwitz, </w:t>
      </w:r>
      <w:r w:rsidR="003D0D3D" w:rsidRPr="00592715">
        <w:rPr>
          <w:i/>
          <w:noProof w:val="0"/>
          <w:lang w:val="en-US"/>
        </w:rPr>
        <w:t xml:space="preserve">ChemBioChem </w:t>
      </w:r>
      <w:r w:rsidR="003D0D3D" w:rsidRPr="00592715">
        <w:rPr>
          <w:b/>
          <w:noProof w:val="0"/>
          <w:lang w:val="en-US"/>
        </w:rPr>
        <w:t>2021</w:t>
      </w:r>
      <w:r w:rsidR="003D0D3D" w:rsidRPr="00592715">
        <w:rPr>
          <w:noProof w:val="0"/>
          <w:lang w:val="en-US"/>
        </w:rPr>
        <w:t xml:space="preserve">, </w:t>
      </w:r>
      <w:r w:rsidR="003D0D3D" w:rsidRPr="00592715">
        <w:rPr>
          <w:i/>
          <w:noProof w:val="0"/>
          <w:lang w:val="en-US"/>
        </w:rPr>
        <w:t>22</w:t>
      </w:r>
      <w:r w:rsidR="003D0D3D" w:rsidRPr="00592715">
        <w:rPr>
          <w:noProof w:val="0"/>
          <w:lang w:val="en-US"/>
        </w:rPr>
        <w:t xml:space="preserve">, 3140-3147; b) J. W. Hindley, Y. Elani, C. M. McGilvery, S. Ali, C. L. Bevan, R. V. Law, O. Ces, </w:t>
      </w:r>
      <w:r w:rsidR="003D0D3D" w:rsidRPr="00592715">
        <w:rPr>
          <w:i/>
          <w:noProof w:val="0"/>
          <w:lang w:val="en-US"/>
        </w:rPr>
        <w:t xml:space="preserve">Nat. Commun. </w:t>
      </w:r>
      <w:r w:rsidR="003D0D3D" w:rsidRPr="00592715">
        <w:rPr>
          <w:b/>
          <w:noProof w:val="0"/>
          <w:lang w:val="en-US"/>
        </w:rPr>
        <w:t>2018</w:t>
      </w:r>
      <w:r w:rsidR="003D0D3D" w:rsidRPr="00592715">
        <w:rPr>
          <w:noProof w:val="0"/>
          <w:lang w:val="en-US"/>
        </w:rPr>
        <w:t xml:space="preserve">, </w:t>
      </w:r>
      <w:r w:rsidR="003D0D3D" w:rsidRPr="00592715">
        <w:rPr>
          <w:i/>
          <w:noProof w:val="0"/>
          <w:lang w:val="en-US"/>
        </w:rPr>
        <w:t>9</w:t>
      </w:r>
      <w:r w:rsidR="003D0D3D" w:rsidRPr="00592715">
        <w:rPr>
          <w:noProof w:val="0"/>
          <w:lang w:val="en-US"/>
        </w:rPr>
        <w:t xml:space="preserve">, 1093; c) P. Walde, S. Ichikawa, </w:t>
      </w:r>
      <w:r w:rsidR="003D0D3D" w:rsidRPr="00592715">
        <w:rPr>
          <w:i/>
          <w:noProof w:val="0"/>
          <w:lang w:val="en-US"/>
        </w:rPr>
        <w:t xml:space="preserve">Biomol. Eng. </w:t>
      </w:r>
      <w:r w:rsidR="003D0D3D" w:rsidRPr="00592715">
        <w:rPr>
          <w:b/>
          <w:noProof w:val="0"/>
          <w:lang w:val="en-US"/>
        </w:rPr>
        <w:t>2001</w:t>
      </w:r>
      <w:r w:rsidR="003D0D3D" w:rsidRPr="00592715">
        <w:rPr>
          <w:noProof w:val="0"/>
          <w:lang w:val="en-US"/>
        </w:rPr>
        <w:t xml:space="preserve">, </w:t>
      </w:r>
      <w:r w:rsidR="003D0D3D" w:rsidRPr="00592715">
        <w:rPr>
          <w:i/>
          <w:noProof w:val="0"/>
          <w:lang w:val="en-US"/>
        </w:rPr>
        <w:t>18</w:t>
      </w:r>
      <w:r w:rsidR="003D0D3D" w:rsidRPr="00592715">
        <w:rPr>
          <w:noProof w:val="0"/>
          <w:lang w:val="en-US"/>
        </w:rPr>
        <w:t xml:space="preserve">, 143-177; d) P. Tanner, S. Egli, V. Balasubramanian, O. Onaca, C. G. Palivan, W. Meier, </w:t>
      </w:r>
      <w:r w:rsidR="003D0D3D" w:rsidRPr="00592715">
        <w:rPr>
          <w:i/>
          <w:noProof w:val="0"/>
          <w:lang w:val="en-US"/>
        </w:rPr>
        <w:t xml:space="preserve">FEBS Lett. </w:t>
      </w:r>
      <w:r w:rsidR="003D0D3D" w:rsidRPr="00592715">
        <w:rPr>
          <w:b/>
          <w:noProof w:val="0"/>
          <w:lang w:val="en-US"/>
        </w:rPr>
        <w:t>2011</w:t>
      </w:r>
      <w:r w:rsidR="003D0D3D" w:rsidRPr="00592715">
        <w:rPr>
          <w:noProof w:val="0"/>
          <w:lang w:val="en-US"/>
        </w:rPr>
        <w:t xml:space="preserve">, </w:t>
      </w:r>
      <w:r w:rsidR="003D0D3D" w:rsidRPr="00592715">
        <w:rPr>
          <w:i/>
          <w:noProof w:val="0"/>
          <w:lang w:val="en-US"/>
        </w:rPr>
        <w:t>585</w:t>
      </w:r>
      <w:r w:rsidR="003D0D3D" w:rsidRPr="00592715">
        <w:rPr>
          <w:noProof w:val="0"/>
          <w:lang w:val="en-US"/>
        </w:rPr>
        <w:t>, 1699-1706.</w:t>
      </w:r>
    </w:p>
    <w:p w14:paraId="4BE07A42" w14:textId="77777777" w:rsidR="003D0D3D" w:rsidRPr="00592715" w:rsidRDefault="003D0D3D" w:rsidP="003D0D3D">
      <w:pPr>
        <w:pStyle w:val="EndNoteBibliography"/>
        <w:ind w:left="720" w:hanging="720"/>
        <w:rPr>
          <w:noProof w:val="0"/>
          <w:lang w:val="en-US"/>
        </w:rPr>
      </w:pPr>
      <w:r w:rsidRPr="00592715">
        <w:rPr>
          <w:noProof w:val="0"/>
          <w:lang w:val="en-US"/>
        </w:rPr>
        <w:t>[2]</w:t>
      </w:r>
      <w:r w:rsidRPr="00592715">
        <w:rPr>
          <w:noProof w:val="0"/>
          <w:lang w:val="en-US"/>
        </w:rPr>
        <w:tab/>
        <w:t xml:space="preserve">P. Hosseinzadeh, Y. Lu, </w:t>
      </w:r>
      <w:r w:rsidRPr="00592715">
        <w:rPr>
          <w:i/>
          <w:noProof w:val="0"/>
          <w:lang w:val="en-US"/>
        </w:rPr>
        <w:t xml:space="preserve">Biochim. Biophys. Acta Bionerg. </w:t>
      </w:r>
      <w:r w:rsidRPr="00592715">
        <w:rPr>
          <w:b/>
          <w:noProof w:val="0"/>
          <w:lang w:val="en-US"/>
        </w:rPr>
        <w:t>2016</w:t>
      </w:r>
      <w:r w:rsidRPr="00592715">
        <w:rPr>
          <w:noProof w:val="0"/>
          <w:lang w:val="en-US"/>
        </w:rPr>
        <w:t xml:space="preserve">, </w:t>
      </w:r>
      <w:r w:rsidRPr="00592715">
        <w:rPr>
          <w:i/>
          <w:noProof w:val="0"/>
          <w:lang w:val="en-US"/>
        </w:rPr>
        <w:t>1857</w:t>
      </w:r>
      <w:r w:rsidRPr="00592715">
        <w:rPr>
          <w:noProof w:val="0"/>
          <w:lang w:val="en-US"/>
        </w:rPr>
        <w:t>, 557-581.</w:t>
      </w:r>
    </w:p>
    <w:p w14:paraId="308F03F0" w14:textId="77777777" w:rsidR="003D0D3D" w:rsidRPr="00592715" w:rsidRDefault="003D0D3D" w:rsidP="003D0D3D">
      <w:pPr>
        <w:pStyle w:val="EndNoteBibliography"/>
        <w:ind w:left="720" w:hanging="720"/>
        <w:rPr>
          <w:noProof w:val="0"/>
          <w:lang w:val="en-US"/>
        </w:rPr>
      </w:pPr>
      <w:r w:rsidRPr="00592715">
        <w:rPr>
          <w:noProof w:val="0"/>
          <w:lang w:val="en-US"/>
        </w:rPr>
        <w:t>[3]</w:t>
      </w:r>
      <w:r w:rsidRPr="00592715">
        <w:rPr>
          <w:noProof w:val="0"/>
          <w:lang w:val="en-US"/>
        </w:rPr>
        <w:tab/>
        <w:t xml:space="preserve">L. Y. C. Lee, J. K. Hurst, M. Politi, K. Kurihara, J. H. Fendler, </w:t>
      </w:r>
      <w:r w:rsidRPr="00592715">
        <w:rPr>
          <w:i/>
          <w:noProof w:val="0"/>
          <w:lang w:val="en-US"/>
        </w:rPr>
        <w:t xml:space="preserve">J. Am. Chem. Soc. </w:t>
      </w:r>
      <w:r w:rsidRPr="00592715">
        <w:rPr>
          <w:b/>
          <w:noProof w:val="0"/>
          <w:lang w:val="en-US"/>
        </w:rPr>
        <w:t>1983</w:t>
      </w:r>
      <w:r w:rsidRPr="00592715">
        <w:rPr>
          <w:noProof w:val="0"/>
          <w:lang w:val="en-US"/>
        </w:rPr>
        <w:t xml:space="preserve">, </w:t>
      </w:r>
      <w:r w:rsidRPr="00592715">
        <w:rPr>
          <w:i/>
          <w:noProof w:val="0"/>
          <w:lang w:val="en-US"/>
        </w:rPr>
        <w:t>105</w:t>
      </w:r>
      <w:r w:rsidRPr="00592715">
        <w:rPr>
          <w:noProof w:val="0"/>
          <w:lang w:val="en-US"/>
        </w:rPr>
        <w:t>, 370-373.</w:t>
      </w:r>
    </w:p>
    <w:p w14:paraId="300FAA1E" w14:textId="77777777" w:rsidR="003D0D3D" w:rsidRPr="00592715" w:rsidRDefault="003D0D3D" w:rsidP="003D0D3D">
      <w:pPr>
        <w:pStyle w:val="EndNoteBibliography"/>
        <w:ind w:left="720" w:hanging="720"/>
        <w:rPr>
          <w:noProof w:val="0"/>
          <w:lang w:val="en-US"/>
        </w:rPr>
      </w:pPr>
      <w:r w:rsidRPr="00592715">
        <w:rPr>
          <w:noProof w:val="0"/>
          <w:lang w:val="en-US"/>
        </w:rPr>
        <w:t>[4]</w:t>
      </w:r>
      <w:r w:rsidRPr="00592715">
        <w:rPr>
          <w:noProof w:val="0"/>
          <w:lang w:val="en-US"/>
        </w:rPr>
        <w:tab/>
        <w:t xml:space="preserve">a) D. G. Shchukin, D. V. Sviridov, </w:t>
      </w:r>
      <w:r w:rsidRPr="00592715">
        <w:rPr>
          <w:i/>
          <w:noProof w:val="0"/>
          <w:lang w:val="en-US"/>
        </w:rPr>
        <w:t xml:space="preserve">J. Photochem. Photobiol. C. </w:t>
      </w:r>
      <w:r w:rsidRPr="00592715">
        <w:rPr>
          <w:b/>
          <w:noProof w:val="0"/>
          <w:lang w:val="en-US"/>
        </w:rPr>
        <w:t>2006</w:t>
      </w:r>
      <w:r w:rsidRPr="00592715">
        <w:rPr>
          <w:noProof w:val="0"/>
          <w:lang w:val="en-US"/>
        </w:rPr>
        <w:t xml:space="preserve">, </w:t>
      </w:r>
      <w:r w:rsidRPr="00592715">
        <w:rPr>
          <w:i/>
          <w:noProof w:val="0"/>
          <w:lang w:val="en-US"/>
        </w:rPr>
        <w:t>7</w:t>
      </w:r>
      <w:r w:rsidRPr="00592715">
        <w:rPr>
          <w:noProof w:val="0"/>
          <w:lang w:val="en-US"/>
        </w:rPr>
        <w:t xml:space="preserve">, 23-39; b) J. N. Robinson, D. J. Colehamilton, </w:t>
      </w:r>
      <w:r w:rsidRPr="00592715">
        <w:rPr>
          <w:i/>
          <w:noProof w:val="0"/>
          <w:lang w:val="en-US"/>
        </w:rPr>
        <w:t xml:space="preserve">Chem. Soc. Rev. </w:t>
      </w:r>
      <w:r w:rsidRPr="00592715">
        <w:rPr>
          <w:b/>
          <w:noProof w:val="0"/>
          <w:lang w:val="en-US"/>
        </w:rPr>
        <w:t>1991</w:t>
      </w:r>
      <w:r w:rsidRPr="00592715">
        <w:rPr>
          <w:noProof w:val="0"/>
          <w:lang w:val="en-US"/>
        </w:rPr>
        <w:t xml:space="preserve">, </w:t>
      </w:r>
      <w:r w:rsidRPr="00592715">
        <w:rPr>
          <w:i/>
          <w:noProof w:val="0"/>
          <w:lang w:val="en-US"/>
        </w:rPr>
        <w:t>20</w:t>
      </w:r>
      <w:r w:rsidRPr="00592715">
        <w:rPr>
          <w:noProof w:val="0"/>
          <w:lang w:val="en-US"/>
        </w:rPr>
        <w:t xml:space="preserve">, 49-94; c) A. Pannwitz, D. M. Klein, S. Rodriguez-Jimenez, C. Casadevall, H. W. Song, E. Reisner, L. Hammarstrom, S. Bonnet, </w:t>
      </w:r>
      <w:r w:rsidRPr="00592715">
        <w:rPr>
          <w:i/>
          <w:noProof w:val="0"/>
          <w:lang w:val="en-US"/>
        </w:rPr>
        <w:t xml:space="preserve">Chem. Soc. Rev. </w:t>
      </w:r>
      <w:r w:rsidRPr="00592715">
        <w:rPr>
          <w:b/>
          <w:noProof w:val="0"/>
          <w:lang w:val="en-US"/>
        </w:rPr>
        <w:t>2021</w:t>
      </w:r>
      <w:r w:rsidRPr="00592715">
        <w:rPr>
          <w:noProof w:val="0"/>
          <w:lang w:val="en-US"/>
        </w:rPr>
        <w:t xml:space="preserve">, </w:t>
      </w:r>
      <w:r w:rsidRPr="00592715">
        <w:rPr>
          <w:i/>
          <w:noProof w:val="0"/>
          <w:lang w:val="en-US"/>
        </w:rPr>
        <w:t>50</w:t>
      </w:r>
      <w:r w:rsidRPr="00592715">
        <w:rPr>
          <w:noProof w:val="0"/>
          <w:lang w:val="en-US"/>
        </w:rPr>
        <w:t xml:space="preserve">, 4833-4855; d) J. A. Davies, T. A. Clarke, J. N. Butt, </w:t>
      </w:r>
      <w:r w:rsidRPr="00592715">
        <w:rPr>
          <w:i/>
          <w:noProof w:val="0"/>
          <w:lang w:val="en-US"/>
        </w:rPr>
        <w:t xml:space="preserve">Chem-Us </w:t>
      </w:r>
      <w:r w:rsidRPr="00592715">
        <w:rPr>
          <w:b/>
          <w:noProof w:val="0"/>
          <w:lang w:val="en-US"/>
        </w:rPr>
        <w:t>2017</w:t>
      </w:r>
      <w:r w:rsidRPr="00592715">
        <w:rPr>
          <w:noProof w:val="0"/>
          <w:lang w:val="en-US"/>
        </w:rPr>
        <w:t xml:space="preserve">, </w:t>
      </w:r>
      <w:r w:rsidRPr="00592715">
        <w:rPr>
          <w:i/>
          <w:noProof w:val="0"/>
          <w:lang w:val="en-US"/>
        </w:rPr>
        <w:t>2</w:t>
      </w:r>
      <w:r w:rsidRPr="00592715">
        <w:rPr>
          <w:noProof w:val="0"/>
          <w:lang w:val="en-US"/>
        </w:rPr>
        <w:t xml:space="preserve">, 164-167; e) I. Tabushi, S. Kugimiya, </w:t>
      </w:r>
      <w:r w:rsidRPr="00592715">
        <w:rPr>
          <w:i/>
          <w:noProof w:val="0"/>
          <w:lang w:val="en-US"/>
        </w:rPr>
        <w:t xml:space="preserve">J. Am. Chem. Soc. </w:t>
      </w:r>
      <w:r w:rsidRPr="00592715">
        <w:rPr>
          <w:b/>
          <w:noProof w:val="0"/>
          <w:lang w:val="en-US"/>
        </w:rPr>
        <w:t>1985</w:t>
      </w:r>
      <w:r w:rsidRPr="00592715">
        <w:rPr>
          <w:noProof w:val="0"/>
          <w:lang w:val="en-US"/>
        </w:rPr>
        <w:t xml:space="preserve">, </w:t>
      </w:r>
      <w:r w:rsidRPr="00592715">
        <w:rPr>
          <w:i/>
          <w:noProof w:val="0"/>
          <w:lang w:val="en-US"/>
        </w:rPr>
        <w:t>107</w:t>
      </w:r>
      <w:r w:rsidRPr="00592715">
        <w:rPr>
          <w:noProof w:val="0"/>
          <w:lang w:val="en-US"/>
        </w:rPr>
        <w:t>, 1859-1863.</w:t>
      </w:r>
    </w:p>
    <w:p w14:paraId="7F264664" w14:textId="77777777" w:rsidR="003D0D3D" w:rsidRPr="00592715" w:rsidRDefault="003D0D3D" w:rsidP="003D0D3D">
      <w:pPr>
        <w:pStyle w:val="EndNoteBibliography"/>
        <w:ind w:left="720" w:hanging="720"/>
        <w:rPr>
          <w:noProof w:val="0"/>
          <w:lang w:val="en-US"/>
        </w:rPr>
      </w:pPr>
      <w:r w:rsidRPr="00592715">
        <w:rPr>
          <w:noProof w:val="0"/>
          <w:lang w:val="en-US"/>
        </w:rPr>
        <w:t>[5]</w:t>
      </w:r>
      <w:r w:rsidRPr="00592715">
        <w:rPr>
          <w:noProof w:val="0"/>
          <w:lang w:val="en-US"/>
        </w:rPr>
        <w:tab/>
        <w:t xml:space="preserve">a) R. W. Jones, T. A. Gray, P. B. Garland, </w:t>
      </w:r>
      <w:r w:rsidRPr="00592715">
        <w:rPr>
          <w:i/>
          <w:noProof w:val="0"/>
          <w:lang w:val="en-US"/>
        </w:rPr>
        <w:t xml:space="preserve">Biochem. Soc. Trans. </w:t>
      </w:r>
      <w:r w:rsidRPr="00592715">
        <w:rPr>
          <w:b/>
          <w:noProof w:val="0"/>
          <w:lang w:val="en-US"/>
        </w:rPr>
        <w:t>1976</w:t>
      </w:r>
      <w:r w:rsidRPr="00592715">
        <w:rPr>
          <w:noProof w:val="0"/>
          <w:lang w:val="en-US"/>
        </w:rPr>
        <w:t xml:space="preserve">, </w:t>
      </w:r>
      <w:r w:rsidRPr="00592715">
        <w:rPr>
          <w:i/>
          <w:noProof w:val="0"/>
          <w:lang w:val="en-US"/>
        </w:rPr>
        <w:t>4</w:t>
      </w:r>
      <w:r w:rsidRPr="00592715">
        <w:rPr>
          <w:noProof w:val="0"/>
          <w:lang w:val="en-US"/>
        </w:rPr>
        <w:t xml:space="preserve">, 671-673; b) M. S. Tunuli, J. H. Fendler, </w:t>
      </w:r>
      <w:r w:rsidRPr="00592715">
        <w:rPr>
          <w:i/>
          <w:noProof w:val="0"/>
          <w:lang w:val="en-US"/>
        </w:rPr>
        <w:t xml:space="preserve">J. Am. Chem. Soc. </w:t>
      </w:r>
      <w:r w:rsidRPr="00592715">
        <w:rPr>
          <w:b/>
          <w:noProof w:val="0"/>
          <w:lang w:val="en-US"/>
        </w:rPr>
        <w:t>1981</w:t>
      </w:r>
      <w:r w:rsidRPr="00592715">
        <w:rPr>
          <w:noProof w:val="0"/>
          <w:lang w:val="en-US"/>
        </w:rPr>
        <w:t xml:space="preserve">, </w:t>
      </w:r>
      <w:r w:rsidRPr="00592715">
        <w:rPr>
          <w:i/>
          <w:noProof w:val="0"/>
          <w:lang w:val="en-US"/>
        </w:rPr>
        <w:t>103</w:t>
      </w:r>
      <w:r w:rsidRPr="00592715">
        <w:rPr>
          <w:noProof w:val="0"/>
          <w:lang w:val="en-US"/>
        </w:rPr>
        <w:t xml:space="preserve">, 2507-2513; c) Y. M. Tricot, Z. Porat, J. Manassen, </w:t>
      </w:r>
      <w:r w:rsidRPr="00592715">
        <w:rPr>
          <w:i/>
          <w:noProof w:val="0"/>
          <w:lang w:val="en-US"/>
        </w:rPr>
        <w:t xml:space="preserve">J. Phys. Chem. </w:t>
      </w:r>
      <w:r w:rsidRPr="00592715">
        <w:rPr>
          <w:b/>
          <w:noProof w:val="0"/>
          <w:lang w:val="en-US"/>
        </w:rPr>
        <w:t>1991</w:t>
      </w:r>
      <w:r w:rsidRPr="00592715">
        <w:rPr>
          <w:noProof w:val="0"/>
          <w:lang w:val="en-US"/>
        </w:rPr>
        <w:t xml:space="preserve">, </w:t>
      </w:r>
      <w:r w:rsidRPr="00592715">
        <w:rPr>
          <w:i/>
          <w:noProof w:val="0"/>
          <w:lang w:val="en-US"/>
        </w:rPr>
        <w:t>95</w:t>
      </w:r>
      <w:r w:rsidRPr="00592715">
        <w:rPr>
          <w:noProof w:val="0"/>
          <w:lang w:val="en-US"/>
        </w:rPr>
        <w:t>, 3242-3248.</w:t>
      </w:r>
    </w:p>
    <w:p w14:paraId="6A1C7742" w14:textId="77777777" w:rsidR="003D0D3D" w:rsidRPr="00592715" w:rsidRDefault="003D0D3D" w:rsidP="003D0D3D">
      <w:pPr>
        <w:pStyle w:val="EndNoteBibliography"/>
        <w:ind w:left="720" w:hanging="720"/>
        <w:rPr>
          <w:noProof w:val="0"/>
          <w:lang w:val="en-US"/>
        </w:rPr>
      </w:pPr>
      <w:r w:rsidRPr="00592715">
        <w:rPr>
          <w:noProof w:val="0"/>
          <w:lang w:val="en-US"/>
        </w:rPr>
        <w:t>[6]</w:t>
      </w:r>
      <w:r w:rsidRPr="00592715">
        <w:rPr>
          <w:noProof w:val="0"/>
          <w:lang w:val="en-US"/>
        </w:rPr>
        <w:tab/>
        <w:t xml:space="preserve">S. R. McCuskey, Z. D. Rengert, M. W. Zhang, M. E. Helgeson, T. Q. Nguyen, G. C. Bazan, </w:t>
      </w:r>
      <w:r w:rsidRPr="00592715">
        <w:rPr>
          <w:i/>
          <w:noProof w:val="0"/>
          <w:lang w:val="en-US"/>
        </w:rPr>
        <w:t xml:space="preserve">Advanced Biosystems </w:t>
      </w:r>
      <w:r w:rsidRPr="00592715">
        <w:rPr>
          <w:b/>
          <w:noProof w:val="0"/>
          <w:lang w:val="en-US"/>
        </w:rPr>
        <w:t>2019</w:t>
      </w:r>
      <w:r w:rsidRPr="00592715">
        <w:rPr>
          <w:noProof w:val="0"/>
          <w:lang w:val="en-US"/>
        </w:rPr>
        <w:t xml:space="preserve">, </w:t>
      </w:r>
      <w:r w:rsidRPr="00592715">
        <w:rPr>
          <w:i/>
          <w:noProof w:val="0"/>
          <w:lang w:val="en-US"/>
        </w:rPr>
        <w:t>3</w:t>
      </w:r>
      <w:r w:rsidRPr="00592715">
        <w:rPr>
          <w:noProof w:val="0"/>
          <w:lang w:val="en-US"/>
        </w:rPr>
        <w:t>, 1800303.</w:t>
      </w:r>
    </w:p>
    <w:p w14:paraId="1429E30B" w14:textId="77777777" w:rsidR="003D0D3D" w:rsidRPr="00592715" w:rsidRDefault="003D0D3D" w:rsidP="003D0D3D">
      <w:pPr>
        <w:pStyle w:val="EndNoteBibliography"/>
        <w:ind w:left="720" w:hanging="720"/>
        <w:rPr>
          <w:noProof w:val="0"/>
          <w:lang w:val="en-US"/>
        </w:rPr>
      </w:pPr>
      <w:r w:rsidRPr="00592715">
        <w:rPr>
          <w:noProof w:val="0"/>
          <w:lang w:val="en-US"/>
        </w:rPr>
        <w:t>[7]</w:t>
      </w:r>
      <w:r w:rsidRPr="00592715">
        <w:rPr>
          <w:noProof w:val="0"/>
          <w:lang w:val="en-US"/>
        </w:rPr>
        <w:tab/>
        <w:t xml:space="preserve">a) G. F. White, Z. Shi, L. Shi, Z. M. Wang, A. C. Dohnalkova, M. J. Marshall, J. K. Fredrickson, J. M. Zachara, J. N. Butt, D. J. Richardson, T. A. Clarke, </w:t>
      </w:r>
      <w:r w:rsidRPr="00592715">
        <w:rPr>
          <w:i/>
          <w:noProof w:val="0"/>
          <w:lang w:val="en-US"/>
        </w:rPr>
        <w:t xml:space="preserve">Proc. Natl. Acad. Sci. U.S.A. </w:t>
      </w:r>
      <w:r w:rsidRPr="00592715">
        <w:rPr>
          <w:b/>
          <w:noProof w:val="0"/>
          <w:lang w:val="en-US"/>
        </w:rPr>
        <w:t>2013</w:t>
      </w:r>
      <w:r w:rsidRPr="00592715">
        <w:rPr>
          <w:noProof w:val="0"/>
          <w:lang w:val="en-US"/>
        </w:rPr>
        <w:t xml:space="preserve">, </w:t>
      </w:r>
      <w:r w:rsidRPr="00592715">
        <w:rPr>
          <w:i/>
          <w:noProof w:val="0"/>
          <w:lang w:val="en-US"/>
        </w:rPr>
        <w:t>110</w:t>
      </w:r>
      <w:r w:rsidRPr="00592715">
        <w:rPr>
          <w:noProof w:val="0"/>
          <w:lang w:val="en-US"/>
        </w:rPr>
        <w:t xml:space="preserve">, 6346-6351; b) R. S. Hartshorne, C. L. Reardon, D. Ross, J. Nuester, T. A. Clarke, A. J. Gates, P. C. Mills, J. K. Fredrickson, J. M. Zachara, L. Shi, A. S. Beliaev, M. J. Marshall, M. Tien, S. Brantley, J. N. Butt, D. J. Richardson, </w:t>
      </w:r>
      <w:r w:rsidRPr="00592715">
        <w:rPr>
          <w:i/>
          <w:noProof w:val="0"/>
          <w:lang w:val="en-US"/>
        </w:rPr>
        <w:t xml:space="preserve">Proc. Natl. Acad. Sci. U.S.A. </w:t>
      </w:r>
      <w:r w:rsidRPr="00592715">
        <w:rPr>
          <w:b/>
          <w:noProof w:val="0"/>
          <w:lang w:val="en-US"/>
        </w:rPr>
        <w:t>2009</w:t>
      </w:r>
      <w:r w:rsidRPr="00592715">
        <w:rPr>
          <w:noProof w:val="0"/>
          <w:lang w:val="en-US"/>
        </w:rPr>
        <w:t xml:space="preserve">, </w:t>
      </w:r>
      <w:r w:rsidRPr="00592715">
        <w:rPr>
          <w:i/>
          <w:noProof w:val="0"/>
          <w:lang w:val="en-US"/>
        </w:rPr>
        <w:t>106</w:t>
      </w:r>
      <w:r w:rsidRPr="00592715">
        <w:rPr>
          <w:noProof w:val="0"/>
          <w:lang w:val="en-US"/>
        </w:rPr>
        <w:t xml:space="preserve">, 22169-22174; c) M. J. Edwards, G. F. White, J. N. Butt, D. J. Richardson, T. A. Clarke, </w:t>
      </w:r>
      <w:r w:rsidRPr="00592715">
        <w:rPr>
          <w:i/>
          <w:noProof w:val="0"/>
          <w:lang w:val="en-US"/>
        </w:rPr>
        <w:t xml:space="preserve">Cell </w:t>
      </w:r>
      <w:r w:rsidRPr="00592715">
        <w:rPr>
          <w:b/>
          <w:noProof w:val="0"/>
          <w:lang w:val="en-US"/>
        </w:rPr>
        <w:t>2020</w:t>
      </w:r>
      <w:r w:rsidRPr="00592715">
        <w:rPr>
          <w:noProof w:val="0"/>
          <w:lang w:val="en-US"/>
        </w:rPr>
        <w:t xml:space="preserve">, </w:t>
      </w:r>
      <w:r w:rsidRPr="00592715">
        <w:rPr>
          <w:i/>
          <w:noProof w:val="0"/>
          <w:lang w:val="en-US"/>
        </w:rPr>
        <w:t>181</w:t>
      </w:r>
      <w:r w:rsidRPr="00592715">
        <w:rPr>
          <w:noProof w:val="0"/>
          <w:lang w:val="en-US"/>
        </w:rPr>
        <w:t>, 665-673.</w:t>
      </w:r>
    </w:p>
    <w:p w14:paraId="26C4C5BE" w14:textId="77777777" w:rsidR="003D0D3D" w:rsidRPr="00592715" w:rsidRDefault="003D0D3D" w:rsidP="003D0D3D">
      <w:pPr>
        <w:pStyle w:val="EndNoteBibliography"/>
        <w:ind w:left="720" w:hanging="720"/>
        <w:rPr>
          <w:noProof w:val="0"/>
          <w:lang w:val="en-US"/>
        </w:rPr>
      </w:pPr>
      <w:r w:rsidRPr="00592715">
        <w:rPr>
          <w:noProof w:val="0"/>
          <w:lang w:val="en-US"/>
        </w:rPr>
        <w:t>[8]</w:t>
      </w:r>
      <w:r w:rsidRPr="00592715">
        <w:rPr>
          <w:noProof w:val="0"/>
          <w:lang w:val="en-US"/>
        </w:rPr>
        <w:tab/>
        <w:t xml:space="preserve">a) J. H. van Wonderen, K. Adamczyk, X. J. Wu, X. Y. Jiang, S. E. H. Piper, C. R. Hall, M. J. Edwards, T. A. Clarke, H. J. Zhang, L. J. C. Jeuken, I. V. Sazanovich, M. Towrie, J. Blumberger, S. R. Meech, J. N. Butt, </w:t>
      </w:r>
      <w:r w:rsidRPr="00592715">
        <w:rPr>
          <w:i/>
          <w:noProof w:val="0"/>
          <w:lang w:val="en-US"/>
        </w:rPr>
        <w:t xml:space="preserve">Proc. Natl. Acad. Sci. U.S.A. </w:t>
      </w:r>
      <w:r w:rsidRPr="00592715">
        <w:rPr>
          <w:b/>
          <w:noProof w:val="0"/>
          <w:lang w:val="en-US"/>
        </w:rPr>
        <w:t>2021</w:t>
      </w:r>
      <w:r w:rsidRPr="00592715">
        <w:rPr>
          <w:noProof w:val="0"/>
          <w:lang w:val="en-US"/>
        </w:rPr>
        <w:t xml:space="preserve">, </w:t>
      </w:r>
      <w:r w:rsidRPr="00592715">
        <w:rPr>
          <w:i/>
          <w:noProof w:val="0"/>
          <w:lang w:val="en-US"/>
        </w:rPr>
        <w:t>118</w:t>
      </w:r>
      <w:r w:rsidRPr="00592715">
        <w:rPr>
          <w:noProof w:val="0"/>
          <w:lang w:val="en-US"/>
        </w:rPr>
        <w:t xml:space="preserve">, e2107939118; b) X. Y. Jiang, J. H. van Wonderen, J. N. Butt, M. J. Edwards, T. A. Clarke, J. Blumberger, </w:t>
      </w:r>
      <w:r w:rsidRPr="00592715">
        <w:rPr>
          <w:i/>
          <w:noProof w:val="0"/>
          <w:lang w:val="en-US"/>
        </w:rPr>
        <w:t xml:space="preserve">J. Phys. Chem. Lett. </w:t>
      </w:r>
      <w:r w:rsidRPr="00592715">
        <w:rPr>
          <w:b/>
          <w:noProof w:val="0"/>
          <w:lang w:val="en-US"/>
        </w:rPr>
        <w:t>2020</w:t>
      </w:r>
      <w:r w:rsidRPr="00592715">
        <w:rPr>
          <w:noProof w:val="0"/>
          <w:lang w:val="en-US"/>
        </w:rPr>
        <w:t xml:space="preserve">, </w:t>
      </w:r>
      <w:r w:rsidRPr="00592715">
        <w:rPr>
          <w:i/>
          <w:noProof w:val="0"/>
          <w:lang w:val="en-US"/>
        </w:rPr>
        <w:t>11</w:t>
      </w:r>
      <w:r w:rsidRPr="00592715">
        <w:rPr>
          <w:noProof w:val="0"/>
          <w:lang w:val="en-US"/>
        </w:rPr>
        <w:t xml:space="preserve">, 9421-9425; c) X. Y. Jiang, B. Burger, F. Gajdos, C. Bortolotti, Z. Futera, M. Breuer, J. Blumberger, </w:t>
      </w:r>
      <w:r w:rsidRPr="00592715">
        <w:rPr>
          <w:i/>
          <w:noProof w:val="0"/>
          <w:lang w:val="en-US"/>
        </w:rPr>
        <w:t xml:space="preserve">Proc. Natl. Acad. Sci. U.S.A. </w:t>
      </w:r>
      <w:r w:rsidRPr="00592715">
        <w:rPr>
          <w:b/>
          <w:noProof w:val="0"/>
          <w:lang w:val="en-US"/>
        </w:rPr>
        <w:t>2019</w:t>
      </w:r>
      <w:r w:rsidRPr="00592715">
        <w:rPr>
          <w:noProof w:val="0"/>
          <w:lang w:val="en-US"/>
        </w:rPr>
        <w:t xml:space="preserve">, </w:t>
      </w:r>
      <w:r w:rsidRPr="00592715">
        <w:rPr>
          <w:i/>
          <w:noProof w:val="0"/>
          <w:lang w:val="en-US"/>
        </w:rPr>
        <w:t>116</w:t>
      </w:r>
      <w:r w:rsidRPr="00592715">
        <w:rPr>
          <w:noProof w:val="0"/>
          <w:lang w:val="en-US"/>
        </w:rPr>
        <w:t>, 3425-3430.</w:t>
      </w:r>
    </w:p>
    <w:p w14:paraId="7EC9A7B4" w14:textId="77777777" w:rsidR="003D0D3D" w:rsidRPr="00592715" w:rsidRDefault="003D0D3D" w:rsidP="003D0D3D">
      <w:pPr>
        <w:pStyle w:val="EndNoteBibliography"/>
        <w:ind w:left="720" w:hanging="720"/>
        <w:rPr>
          <w:noProof w:val="0"/>
          <w:lang w:val="en-US"/>
        </w:rPr>
      </w:pPr>
      <w:r w:rsidRPr="00592715">
        <w:rPr>
          <w:noProof w:val="0"/>
          <w:lang w:val="en-US"/>
        </w:rPr>
        <w:t>[9]</w:t>
      </w:r>
      <w:r w:rsidRPr="00592715">
        <w:rPr>
          <w:noProof w:val="0"/>
          <w:lang w:val="en-US"/>
        </w:rPr>
        <w:tab/>
        <w:t xml:space="preserve">a) S. R. Pauleta, M. S. P. Carepo, I. Moura, </w:t>
      </w:r>
      <w:r w:rsidRPr="00592715">
        <w:rPr>
          <w:i/>
          <w:noProof w:val="0"/>
          <w:lang w:val="en-US"/>
        </w:rPr>
        <w:t xml:space="preserve">Coord. Chem. Rev. </w:t>
      </w:r>
      <w:r w:rsidRPr="00592715">
        <w:rPr>
          <w:b/>
          <w:noProof w:val="0"/>
          <w:lang w:val="en-US"/>
        </w:rPr>
        <w:t>2019</w:t>
      </w:r>
      <w:r w:rsidRPr="00592715">
        <w:rPr>
          <w:noProof w:val="0"/>
          <w:lang w:val="en-US"/>
        </w:rPr>
        <w:t xml:space="preserve">, </w:t>
      </w:r>
      <w:r w:rsidRPr="00592715">
        <w:rPr>
          <w:i/>
          <w:noProof w:val="0"/>
          <w:lang w:val="en-US"/>
        </w:rPr>
        <w:t>387</w:t>
      </w:r>
      <w:r w:rsidRPr="00592715">
        <w:rPr>
          <w:noProof w:val="0"/>
          <w:lang w:val="en-US"/>
        </w:rPr>
        <w:t xml:space="preserve">, 436-449; b) S. C. Rathnayaka, N. P. Mankad, </w:t>
      </w:r>
      <w:r w:rsidRPr="00592715">
        <w:rPr>
          <w:i/>
          <w:noProof w:val="0"/>
          <w:lang w:val="en-US"/>
        </w:rPr>
        <w:t xml:space="preserve">Coord. Chem. Rev. </w:t>
      </w:r>
      <w:r w:rsidRPr="00592715">
        <w:rPr>
          <w:b/>
          <w:noProof w:val="0"/>
          <w:lang w:val="en-US"/>
        </w:rPr>
        <w:t>2021</w:t>
      </w:r>
      <w:r w:rsidRPr="00592715">
        <w:rPr>
          <w:noProof w:val="0"/>
          <w:lang w:val="en-US"/>
        </w:rPr>
        <w:t xml:space="preserve">, </w:t>
      </w:r>
      <w:r w:rsidRPr="00592715">
        <w:rPr>
          <w:i/>
          <w:noProof w:val="0"/>
          <w:lang w:val="en-US"/>
        </w:rPr>
        <w:t>429</w:t>
      </w:r>
      <w:r w:rsidRPr="00592715">
        <w:rPr>
          <w:noProof w:val="0"/>
          <w:lang w:val="en-US"/>
        </w:rPr>
        <w:t>, 213718.</w:t>
      </w:r>
    </w:p>
    <w:p w14:paraId="6AD428B2" w14:textId="77777777" w:rsidR="003D0D3D" w:rsidRPr="00592715" w:rsidRDefault="003D0D3D" w:rsidP="003D0D3D">
      <w:pPr>
        <w:pStyle w:val="EndNoteBibliography"/>
        <w:ind w:left="720" w:hanging="720"/>
        <w:rPr>
          <w:noProof w:val="0"/>
          <w:lang w:val="en-US"/>
        </w:rPr>
      </w:pPr>
      <w:r w:rsidRPr="00592715">
        <w:rPr>
          <w:noProof w:val="0"/>
          <w:lang w:val="en-US"/>
        </w:rPr>
        <w:t>[10]</w:t>
      </w:r>
      <w:r w:rsidRPr="00592715">
        <w:rPr>
          <w:noProof w:val="0"/>
          <w:lang w:val="en-US"/>
        </w:rPr>
        <w:tab/>
        <w:t xml:space="preserve">B. C. Berks, S. J. Ferguson, J. W. B. Moir, D. J. Richardson, </w:t>
      </w:r>
      <w:r w:rsidRPr="00592715">
        <w:rPr>
          <w:i/>
          <w:noProof w:val="0"/>
          <w:lang w:val="en-US"/>
        </w:rPr>
        <w:t xml:space="preserve">Biochim. Biophys. Acta Bionerg. </w:t>
      </w:r>
      <w:r w:rsidRPr="00592715">
        <w:rPr>
          <w:b/>
          <w:noProof w:val="0"/>
          <w:lang w:val="en-US"/>
        </w:rPr>
        <w:t>1995</w:t>
      </w:r>
      <w:r w:rsidRPr="00592715">
        <w:rPr>
          <w:noProof w:val="0"/>
          <w:lang w:val="en-US"/>
        </w:rPr>
        <w:t xml:space="preserve">, </w:t>
      </w:r>
      <w:r w:rsidRPr="00592715">
        <w:rPr>
          <w:i/>
          <w:noProof w:val="0"/>
          <w:lang w:val="en-US"/>
        </w:rPr>
        <w:t>1232</w:t>
      </w:r>
      <w:r w:rsidRPr="00592715">
        <w:rPr>
          <w:noProof w:val="0"/>
          <w:lang w:val="en-US"/>
        </w:rPr>
        <w:t>, 97-173.</w:t>
      </w:r>
    </w:p>
    <w:p w14:paraId="62BCDA49" w14:textId="77777777" w:rsidR="003D0D3D" w:rsidRPr="00592715" w:rsidRDefault="003D0D3D" w:rsidP="003D0D3D">
      <w:pPr>
        <w:pStyle w:val="EndNoteBibliography"/>
        <w:ind w:left="720" w:hanging="720"/>
        <w:rPr>
          <w:noProof w:val="0"/>
          <w:lang w:val="en-US"/>
        </w:rPr>
      </w:pPr>
      <w:r w:rsidRPr="00592715">
        <w:rPr>
          <w:noProof w:val="0"/>
          <w:lang w:val="en-US"/>
        </w:rPr>
        <w:t>[11]</w:t>
      </w:r>
      <w:r w:rsidRPr="00592715">
        <w:rPr>
          <w:noProof w:val="0"/>
          <w:lang w:val="en-US"/>
        </w:rPr>
        <w:tab/>
        <w:t xml:space="preserve">H. Q. Tian, R. T. Xu, J. G. Canadell, R. L. Thompson, W. Winiwarter, P. Suntharalingam, E. A. Davidson, P. Ciais, R. B. Jackson, G. Janssens-Maenhout, M. J. Prather, P. Regnier, N. Q. Pan, S. F. Pan, G. P. Peters, H. Shi, F. N. Tubiello, S. Zaehle, F. Zhou, A. Arneth, G. Battaglia, S. Berthet, L. Bopp, A. F. Bouwman, E. T. Buitenhuis, J. F. Chang, M. P. Chipperfield, S. R. S. Dangal, E. Dlugokencky, J. W. Elkins, B. D. Eyre, B. J. Fu, B. Hall, A. Ito, F. Joos, P. B. Krummel, A. Landolfi, G. G. Laruelle, R. Lauerwald, W. Li, S. Lienert, T. Maavara, M. MacLeod, D. B. Millet, S. Olin, P. K. Patra, R. G. Prinn, P. A. Raymond, D. J. Ruiz, G. R. van der Werf, N. Vuichard, J. J. Wang, R. F. Weiss, K. C. Wells, C. Wilson, J. Yang, Y. Z. Yao, </w:t>
      </w:r>
      <w:r w:rsidRPr="00592715">
        <w:rPr>
          <w:i/>
          <w:noProof w:val="0"/>
          <w:lang w:val="en-US"/>
        </w:rPr>
        <w:t xml:space="preserve">Nature </w:t>
      </w:r>
      <w:r w:rsidRPr="00592715">
        <w:rPr>
          <w:b/>
          <w:noProof w:val="0"/>
          <w:lang w:val="en-US"/>
        </w:rPr>
        <w:t>2020</w:t>
      </w:r>
      <w:r w:rsidRPr="00592715">
        <w:rPr>
          <w:noProof w:val="0"/>
          <w:lang w:val="en-US"/>
        </w:rPr>
        <w:t xml:space="preserve">, </w:t>
      </w:r>
      <w:r w:rsidRPr="00592715">
        <w:rPr>
          <w:i/>
          <w:noProof w:val="0"/>
          <w:lang w:val="en-US"/>
        </w:rPr>
        <w:t>586</w:t>
      </w:r>
      <w:r w:rsidRPr="00592715">
        <w:rPr>
          <w:noProof w:val="0"/>
          <w:lang w:val="en-US"/>
        </w:rPr>
        <w:t>, 248-256.</w:t>
      </w:r>
    </w:p>
    <w:p w14:paraId="5B28B8FE" w14:textId="77777777" w:rsidR="003D0D3D" w:rsidRPr="00592715" w:rsidRDefault="003D0D3D" w:rsidP="003D0D3D">
      <w:pPr>
        <w:pStyle w:val="EndNoteBibliography"/>
        <w:ind w:left="720" w:hanging="720"/>
        <w:rPr>
          <w:noProof w:val="0"/>
          <w:lang w:val="en-US"/>
        </w:rPr>
      </w:pPr>
      <w:r w:rsidRPr="00592715">
        <w:rPr>
          <w:noProof w:val="0"/>
          <w:lang w:val="en-US"/>
        </w:rPr>
        <w:t>[12]</w:t>
      </w:r>
      <w:r w:rsidRPr="00592715">
        <w:rPr>
          <w:noProof w:val="0"/>
          <w:lang w:val="en-US"/>
        </w:rPr>
        <w:tab/>
        <w:t xml:space="preserve">M. Konsolakis, </w:t>
      </w:r>
      <w:r w:rsidRPr="00592715">
        <w:rPr>
          <w:i/>
          <w:noProof w:val="0"/>
          <w:lang w:val="en-US"/>
        </w:rPr>
        <w:t xml:space="preserve">ACS Catal. </w:t>
      </w:r>
      <w:r w:rsidRPr="00592715">
        <w:rPr>
          <w:b/>
          <w:noProof w:val="0"/>
          <w:lang w:val="en-US"/>
        </w:rPr>
        <w:t>2015</w:t>
      </w:r>
      <w:r w:rsidRPr="00592715">
        <w:rPr>
          <w:noProof w:val="0"/>
          <w:lang w:val="en-US"/>
        </w:rPr>
        <w:t xml:space="preserve">, </w:t>
      </w:r>
      <w:r w:rsidRPr="00592715">
        <w:rPr>
          <w:i/>
          <w:noProof w:val="0"/>
          <w:lang w:val="en-US"/>
        </w:rPr>
        <w:t>5</w:t>
      </w:r>
      <w:r w:rsidRPr="00592715">
        <w:rPr>
          <w:noProof w:val="0"/>
          <w:lang w:val="en-US"/>
        </w:rPr>
        <w:t>, 6397-6421.</w:t>
      </w:r>
    </w:p>
    <w:p w14:paraId="76A69DFF" w14:textId="77777777" w:rsidR="003D0D3D" w:rsidRPr="00592715" w:rsidRDefault="003D0D3D" w:rsidP="003D0D3D">
      <w:pPr>
        <w:pStyle w:val="EndNoteBibliography"/>
        <w:ind w:left="720" w:hanging="720"/>
        <w:rPr>
          <w:noProof w:val="0"/>
          <w:lang w:val="en-US"/>
        </w:rPr>
      </w:pPr>
      <w:r w:rsidRPr="00592715">
        <w:rPr>
          <w:noProof w:val="0"/>
          <w:lang w:val="en-US"/>
        </w:rPr>
        <w:t>[13]</w:t>
      </w:r>
      <w:r w:rsidRPr="00592715">
        <w:rPr>
          <w:noProof w:val="0"/>
          <w:lang w:val="en-US"/>
        </w:rPr>
        <w:tab/>
        <w:t xml:space="preserve">G. A. Vaughan, P. B. Rupert, G. L. Hillhouse, </w:t>
      </w:r>
      <w:r w:rsidRPr="00592715">
        <w:rPr>
          <w:i/>
          <w:noProof w:val="0"/>
          <w:lang w:val="en-US"/>
        </w:rPr>
        <w:t xml:space="preserve">J. Am. Chem. Soc. </w:t>
      </w:r>
      <w:r w:rsidRPr="00592715">
        <w:rPr>
          <w:b/>
          <w:noProof w:val="0"/>
          <w:lang w:val="en-US"/>
        </w:rPr>
        <w:t>1987</w:t>
      </w:r>
      <w:r w:rsidRPr="00592715">
        <w:rPr>
          <w:noProof w:val="0"/>
          <w:lang w:val="en-US"/>
        </w:rPr>
        <w:t xml:space="preserve">, </w:t>
      </w:r>
      <w:r w:rsidRPr="00592715">
        <w:rPr>
          <w:i/>
          <w:noProof w:val="0"/>
          <w:lang w:val="en-US"/>
        </w:rPr>
        <w:t>109</w:t>
      </w:r>
      <w:r w:rsidRPr="00592715">
        <w:rPr>
          <w:noProof w:val="0"/>
          <w:lang w:val="en-US"/>
        </w:rPr>
        <w:t>, 5538-5539.</w:t>
      </w:r>
    </w:p>
    <w:p w14:paraId="0211CB20" w14:textId="77777777" w:rsidR="003D0D3D" w:rsidRPr="00592715" w:rsidRDefault="003D0D3D" w:rsidP="003D0D3D">
      <w:pPr>
        <w:pStyle w:val="EndNoteBibliography"/>
        <w:ind w:left="720" w:hanging="720"/>
        <w:rPr>
          <w:noProof w:val="0"/>
          <w:lang w:val="en-US"/>
        </w:rPr>
      </w:pPr>
      <w:r w:rsidRPr="00592715">
        <w:rPr>
          <w:noProof w:val="0"/>
          <w:lang w:val="en-US"/>
        </w:rPr>
        <w:t>[14]</w:t>
      </w:r>
      <w:r w:rsidRPr="00592715">
        <w:rPr>
          <w:noProof w:val="0"/>
          <w:lang w:val="en-US"/>
        </w:rPr>
        <w:tab/>
        <w:t xml:space="preserve">a) B. H. Ko, B. Hasa, H. Shin, Y. R. Zhao, F. Jiao, </w:t>
      </w:r>
      <w:r w:rsidRPr="00592715">
        <w:rPr>
          <w:i/>
          <w:noProof w:val="0"/>
          <w:lang w:val="en-US"/>
        </w:rPr>
        <w:t xml:space="preserve">J. Am. Chem. Soc. </w:t>
      </w:r>
      <w:r w:rsidRPr="00592715">
        <w:rPr>
          <w:b/>
          <w:noProof w:val="0"/>
          <w:lang w:val="en-US"/>
        </w:rPr>
        <w:t>2022</w:t>
      </w:r>
      <w:r w:rsidRPr="00592715">
        <w:rPr>
          <w:noProof w:val="0"/>
          <w:lang w:val="en-US"/>
        </w:rPr>
        <w:t xml:space="preserve">, </w:t>
      </w:r>
      <w:r w:rsidRPr="00592715">
        <w:rPr>
          <w:i/>
          <w:noProof w:val="0"/>
          <w:lang w:val="en-US"/>
        </w:rPr>
        <w:t>144</w:t>
      </w:r>
      <w:r w:rsidRPr="00592715">
        <w:rPr>
          <w:noProof w:val="0"/>
          <w:lang w:val="en-US"/>
        </w:rPr>
        <w:t xml:space="preserve">, 1258-1266; b) Y. Jing, K. Taketoshi, N. Q. Zhang, C. X. He, T. Toyao, Z. Maeno, T. Ohori, N. Ishikawa, K. Shimizu, </w:t>
      </w:r>
      <w:r w:rsidRPr="00592715">
        <w:rPr>
          <w:i/>
          <w:noProof w:val="0"/>
          <w:lang w:val="en-US"/>
        </w:rPr>
        <w:t xml:space="preserve">ACS Catal. </w:t>
      </w:r>
      <w:r w:rsidRPr="00592715">
        <w:rPr>
          <w:b/>
          <w:noProof w:val="0"/>
          <w:lang w:val="en-US"/>
        </w:rPr>
        <w:t>2022</w:t>
      </w:r>
      <w:r w:rsidRPr="00592715">
        <w:rPr>
          <w:noProof w:val="0"/>
          <w:lang w:val="en-US"/>
        </w:rPr>
        <w:t xml:space="preserve">, </w:t>
      </w:r>
      <w:r w:rsidRPr="00592715">
        <w:rPr>
          <w:i/>
          <w:noProof w:val="0"/>
          <w:lang w:val="en-US"/>
        </w:rPr>
        <w:t>12</w:t>
      </w:r>
      <w:r w:rsidRPr="00592715">
        <w:rPr>
          <w:noProof w:val="0"/>
          <w:lang w:val="en-US"/>
        </w:rPr>
        <w:t xml:space="preserve">, 6325-6333; c) N. Richards, J. H. Carter, L. A. Parker, S. Pattisson, D. G. Hewes, D. J. Morgan, T. E. Davies, N. F. Dummer, S. Golunski, G. J. Hutchings, </w:t>
      </w:r>
      <w:r w:rsidRPr="00592715">
        <w:rPr>
          <w:i/>
          <w:noProof w:val="0"/>
          <w:lang w:val="en-US"/>
        </w:rPr>
        <w:t xml:space="preserve">ACS Catal. </w:t>
      </w:r>
      <w:r w:rsidRPr="00592715">
        <w:rPr>
          <w:b/>
          <w:noProof w:val="0"/>
          <w:lang w:val="en-US"/>
        </w:rPr>
        <w:t>2020</w:t>
      </w:r>
      <w:r w:rsidRPr="00592715">
        <w:rPr>
          <w:noProof w:val="0"/>
          <w:lang w:val="en-US"/>
        </w:rPr>
        <w:t xml:space="preserve">, </w:t>
      </w:r>
      <w:r w:rsidRPr="00592715">
        <w:rPr>
          <w:i/>
          <w:noProof w:val="0"/>
          <w:lang w:val="en-US"/>
        </w:rPr>
        <w:t>10</w:t>
      </w:r>
      <w:r w:rsidRPr="00592715">
        <w:rPr>
          <w:noProof w:val="0"/>
          <w:lang w:val="en-US"/>
        </w:rPr>
        <w:t>, 5430-5442.</w:t>
      </w:r>
    </w:p>
    <w:p w14:paraId="4395A0AB" w14:textId="77777777" w:rsidR="003D0D3D" w:rsidRPr="00592715" w:rsidRDefault="003D0D3D" w:rsidP="003D0D3D">
      <w:pPr>
        <w:pStyle w:val="EndNoteBibliography"/>
        <w:ind w:left="720" w:hanging="720"/>
        <w:rPr>
          <w:noProof w:val="0"/>
          <w:lang w:val="en-US"/>
        </w:rPr>
      </w:pPr>
      <w:r w:rsidRPr="00592715">
        <w:rPr>
          <w:noProof w:val="0"/>
          <w:lang w:val="en-US"/>
        </w:rPr>
        <w:t>[15]</w:t>
      </w:r>
      <w:r w:rsidRPr="00592715">
        <w:rPr>
          <w:noProof w:val="0"/>
          <w:lang w:val="en-US"/>
        </w:rPr>
        <w:tab/>
        <w:t xml:space="preserve">S. E. H. Piper, M. J. Edwards, J. H. van Wonderen, C. Casadevall, A. Martel, L. J. C. Jeuken, E. Reisner, T. A. Clarke, J. N. Butt, </w:t>
      </w:r>
      <w:r w:rsidRPr="00592715">
        <w:rPr>
          <w:i/>
          <w:noProof w:val="0"/>
          <w:lang w:val="en-US"/>
        </w:rPr>
        <w:t xml:space="preserve">Front. Microbiol. </w:t>
      </w:r>
      <w:r w:rsidRPr="00592715">
        <w:rPr>
          <w:b/>
          <w:noProof w:val="0"/>
          <w:lang w:val="en-US"/>
        </w:rPr>
        <w:t>2021</w:t>
      </w:r>
      <w:r w:rsidRPr="00592715">
        <w:rPr>
          <w:noProof w:val="0"/>
          <w:lang w:val="en-US"/>
        </w:rPr>
        <w:t xml:space="preserve">, </w:t>
      </w:r>
      <w:r w:rsidRPr="00592715">
        <w:rPr>
          <w:i/>
          <w:noProof w:val="0"/>
          <w:lang w:val="en-US"/>
        </w:rPr>
        <w:t>12</w:t>
      </w:r>
      <w:r w:rsidRPr="00592715">
        <w:rPr>
          <w:noProof w:val="0"/>
          <w:lang w:val="en-US"/>
        </w:rPr>
        <w:t>, 714508.</w:t>
      </w:r>
    </w:p>
    <w:p w14:paraId="787DF36D" w14:textId="77777777" w:rsidR="003D0D3D" w:rsidRPr="00592715" w:rsidRDefault="003D0D3D" w:rsidP="003D0D3D">
      <w:pPr>
        <w:pStyle w:val="EndNoteBibliography"/>
        <w:ind w:left="720" w:hanging="720"/>
        <w:rPr>
          <w:noProof w:val="0"/>
          <w:lang w:val="en-US"/>
        </w:rPr>
      </w:pPr>
      <w:r w:rsidRPr="00592715">
        <w:rPr>
          <w:noProof w:val="0"/>
          <w:lang w:val="en-US"/>
        </w:rPr>
        <w:t>[16]</w:t>
      </w:r>
      <w:r w:rsidRPr="00592715">
        <w:rPr>
          <w:noProof w:val="0"/>
          <w:lang w:val="en-US"/>
        </w:rPr>
        <w:tab/>
        <w:t xml:space="preserve">G. F. White, Z. Shi, L. Shi, A. C. Dohnalkova, J. K. Fredrickson, J. M. Zachara, J. N. Butt, D. J. Richardson, T. A. Clarke, </w:t>
      </w:r>
      <w:r w:rsidRPr="00592715">
        <w:rPr>
          <w:i/>
          <w:noProof w:val="0"/>
          <w:lang w:val="en-US"/>
        </w:rPr>
        <w:t xml:space="preserve">J. Photochem. Photobiol. C. </w:t>
      </w:r>
      <w:r w:rsidRPr="00592715">
        <w:rPr>
          <w:b/>
          <w:noProof w:val="0"/>
          <w:lang w:val="en-US"/>
        </w:rPr>
        <w:t>2012</w:t>
      </w:r>
      <w:r w:rsidRPr="00592715">
        <w:rPr>
          <w:noProof w:val="0"/>
          <w:lang w:val="en-US"/>
        </w:rPr>
        <w:t xml:space="preserve">, </w:t>
      </w:r>
      <w:r w:rsidRPr="00592715">
        <w:rPr>
          <w:i/>
          <w:noProof w:val="0"/>
          <w:lang w:val="en-US"/>
        </w:rPr>
        <w:t>40</w:t>
      </w:r>
      <w:r w:rsidRPr="00592715">
        <w:rPr>
          <w:noProof w:val="0"/>
          <w:lang w:val="en-US"/>
        </w:rPr>
        <w:t>, 1257-1260.</w:t>
      </w:r>
    </w:p>
    <w:p w14:paraId="30C27891" w14:textId="77777777" w:rsidR="003D0D3D" w:rsidRPr="00592715" w:rsidRDefault="003D0D3D" w:rsidP="003D0D3D">
      <w:pPr>
        <w:pStyle w:val="EndNoteBibliography"/>
        <w:ind w:left="720" w:hanging="720"/>
        <w:rPr>
          <w:noProof w:val="0"/>
          <w:lang w:val="en-US"/>
        </w:rPr>
      </w:pPr>
      <w:r w:rsidRPr="00592715">
        <w:rPr>
          <w:noProof w:val="0"/>
          <w:lang w:val="en-US"/>
        </w:rPr>
        <w:t>[17]</w:t>
      </w:r>
      <w:r w:rsidRPr="00592715">
        <w:rPr>
          <w:noProof w:val="0"/>
          <w:lang w:val="en-US"/>
        </w:rPr>
        <w:tab/>
        <w:t xml:space="preserve">M. Dixon, </w:t>
      </w:r>
      <w:r w:rsidRPr="00592715">
        <w:rPr>
          <w:i/>
          <w:noProof w:val="0"/>
          <w:lang w:val="en-US"/>
        </w:rPr>
        <w:t xml:space="preserve">Biochim. Biophys. Acta </w:t>
      </w:r>
      <w:r w:rsidRPr="00592715">
        <w:rPr>
          <w:b/>
          <w:noProof w:val="0"/>
          <w:lang w:val="en-US"/>
        </w:rPr>
        <w:t>1971</w:t>
      </w:r>
      <w:r w:rsidRPr="00592715">
        <w:rPr>
          <w:noProof w:val="0"/>
          <w:lang w:val="en-US"/>
        </w:rPr>
        <w:t xml:space="preserve">, </w:t>
      </w:r>
      <w:r w:rsidRPr="00592715">
        <w:rPr>
          <w:i/>
          <w:noProof w:val="0"/>
          <w:lang w:val="en-US"/>
        </w:rPr>
        <w:t>226</w:t>
      </w:r>
      <w:r w:rsidRPr="00592715">
        <w:rPr>
          <w:noProof w:val="0"/>
          <w:lang w:val="en-US"/>
        </w:rPr>
        <w:t>, 241-258.</w:t>
      </w:r>
    </w:p>
    <w:p w14:paraId="7AE541A6" w14:textId="77777777" w:rsidR="003D0D3D" w:rsidRPr="00592715" w:rsidRDefault="003D0D3D" w:rsidP="003D0D3D">
      <w:pPr>
        <w:pStyle w:val="EndNoteBibliography"/>
        <w:ind w:left="720" w:hanging="720"/>
        <w:rPr>
          <w:noProof w:val="0"/>
          <w:lang w:val="en-US"/>
        </w:rPr>
      </w:pPr>
      <w:r w:rsidRPr="00592715">
        <w:rPr>
          <w:noProof w:val="0"/>
          <w:lang w:val="en-US"/>
        </w:rPr>
        <w:t>[18]</w:t>
      </w:r>
      <w:r w:rsidRPr="00592715">
        <w:rPr>
          <w:noProof w:val="0"/>
          <w:lang w:val="en-US"/>
        </w:rPr>
        <w:tab/>
        <w:t xml:space="preserve">S. G. Mayhew, </w:t>
      </w:r>
      <w:r w:rsidRPr="00592715">
        <w:rPr>
          <w:i/>
          <w:noProof w:val="0"/>
          <w:lang w:val="en-US"/>
        </w:rPr>
        <w:t xml:space="preserve">Eur. J. Biochem. </w:t>
      </w:r>
      <w:r w:rsidRPr="00592715">
        <w:rPr>
          <w:b/>
          <w:noProof w:val="0"/>
          <w:lang w:val="en-US"/>
        </w:rPr>
        <w:t>1978</w:t>
      </w:r>
      <w:r w:rsidRPr="00592715">
        <w:rPr>
          <w:noProof w:val="0"/>
          <w:lang w:val="en-US"/>
        </w:rPr>
        <w:t xml:space="preserve">, </w:t>
      </w:r>
      <w:r w:rsidRPr="00592715">
        <w:rPr>
          <w:i/>
          <w:noProof w:val="0"/>
          <w:lang w:val="en-US"/>
        </w:rPr>
        <w:t>85</w:t>
      </w:r>
      <w:r w:rsidRPr="00592715">
        <w:rPr>
          <w:noProof w:val="0"/>
          <w:lang w:val="en-US"/>
        </w:rPr>
        <w:t>, 535-547.</w:t>
      </w:r>
    </w:p>
    <w:p w14:paraId="267FCCE9" w14:textId="77777777" w:rsidR="003D0D3D" w:rsidRPr="00592715" w:rsidRDefault="003D0D3D" w:rsidP="003D0D3D">
      <w:pPr>
        <w:pStyle w:val="EndNoteBibliography"/>
        <w:ind w:left="720" w:hanging="720"/>
        <w:rPr>
          <w:noProof w:val="0"/>
          <w:lang w:val="en-US"/>
        </w:rPr>
      </w:pPr>
      <w:r w:rsidRPr="00592715">
        <w:rPr>
          <w:noProof w:val="0"/>
          <w:lang w:val="en-US"/>
        </w:rPr>
        <w:t>[19]</w:t>
      </w:r>
      <w:r w:rsidRPr="00592715">
        <w:rPr>
          <w:noProof w:val="0"/>
          <w:lang w:val="en-US"/>
        </w:rPr>
        <w:tab/>
        <w:t xml:space="preserve">a) S. Ghosh, S. I. Gorelsky, P. Chen, I. Cabrito, J. J. G. Moura, I. Moura, E. I. Solomon, </w:t>
      </w:r>
      <w:r w:rsidRPr="00592715">
        <w:rPr>
          <w:i/>
          <w:noProof w:val="0"/>
          <w:lang w:val="en-US"/>
        </w:rPr>
        <w:t xml:space="preserve">J. Am. Chem. Soc. </w:t>
      </w:r>
      <w:r w:rsidRPr="00592715">
        <w:rPr>
          <w:b/>
          <w:noProof w:val="0"/>
          <w:lang w:val="en-US"/>
        </w:rPr>
        <w:t>2003</w:t>
      </w:r>
      <w:r w:rsidRPr="00592715">
        <w:rPr>
          <w:noProof w:val="0"/>
          <w:lang w:val="en-US"/>
        </w:rPr>
        <w:t xml:space="preserve">, </w:t>
      </w:r>
      <w:r w:rsidRPr="00592715">
        <w:rPr>
          <w:i/>
          <w:noProof w:val="0"/>
          <w:lang w:val="en-US"/>
        </w:rPr>
        <w:t>125</w:t>
      </w:r>
      <w:r w:rsidRPr="00592715">
        <w:rPr>
          <w:noProof w:val="0"/>
          <w:lang w:val="en-US"/>
        </w:rPr>
        <w:t xml:space="preserve">, 15708-15709; b) S. P. Bennett, M. J. Soriano-Laguna, J. Bradley, D. A. Svistunenko, D. J. Richardson, A. J. Gates, N. E. Le Brun, </w:t>
      </w:r>
      <w:r w:rsidRPr="00592715">
        <w:rPr>
          <w:i/>
          <w:noProof w:val="0"/>
          <w:lang w:val="en-US"/>
        </w:rPr>
        <w:t xml:space="preserve">Chem. Sci. </w:t>
      </w:r>
      <w:r w:rsidRPr="00592715">
        <w:rPr>
          <w:b/>
          <w:noProof w:val="0"/>
          <w:lang w:val="en-US"/>
        </w:rPr>
        <w:t>2019</w:t>
      </w:r>
      <w:r w:rsidRPr="00592715">
        <w:rPr>
          <w:noProof w:val="0"/>
          <w:lang w:val="en-US"/>
        </w:rPr>
        <w:t xml:space="preserve">, </w:t>
      </w:r>
      <w:r w:rsidRPr="00592715">
        <w:rPr>
          <w:i/>
          <w:noProof w:val="0"/>
          <w:lang w:val="en-US"/>
        </w:rPr>
        <w:t>10</w:t>
      </w:r>
      <w:r w:rsidRPr="00592715">
        <w:rPr>
          <w:noProof w:val="0"/>
          <w:lang w:val="en-US"/>
        </w:rPr>
        <w:t>, 4985-4993.</w:t>
      </w:r>
    </w:p>
    <w:p w14:paraId="58799E41" w14:textId="77777777" w:rsidR="003D0D3D" w:rsidRPr="00592715" w:rsidRDefault="003D0D3D" w:rsidP="003D0D3D">
      <w:pPr>
        <w:pStyle w:val="EndNoteBibliography"/>
        <w:ind w:left="720" w:hanging="720"/>
        <w:rPr>
          <w:noProof w:val="0"/>
          <w:lang w:val="en-US"/>
        </w:rPr>
      </w:pPr>
      <w:r w:rsidRPr="00592715">
        <w:rPr>
          <w:noProof w:val="0"/>
          <w:lang w:val="en-US"/>
        </w:rPr>
        <w:t>[20]</w:t>
      </w:r>
      <w:r w:rsidRPr="00592715">
        <w:rPr>
          <w:noProof w:val="0"/>
          <w:lang w:val="en-US"/>
        </w:rPr>
        <w:tab/>
        <w:t xml:space="preserve">B. C. M. Martindale, G. A. M. Hutton, C. A. Caputo, S. Prantl, R. Godin, J. R. Durrant, E. Reisner, </w:t>
      </w:r>
      <w:r w:rsidRPr="00592715">
        <w:rPr>
          <w:i/>
          <w:noProof w:val="0"/>
          <w:lang w:val="en-US"/>
        </w:rPr>
        <w:t xml:space="preserve">Angew. Chem. Int. Ed. </w:t>
      </w:r>
      <w:r w:rsidRPr="00592715">
        <w:rPr>
          <w:b/>
          <w:noProof w:val="0"/>
          <w:lang w:val="en-US"/>
        </w:rPr>
        <w:t>2017</w:t>
      </w:r>
      <w:r w:rsidRPr="00592715">
        <w:rPr>
          <w:noProof w:val="0"/>
          <w:lang w:val="en-US"/>
        </w:rPr>
        <w:t xml:space="preserve">, </w:t>
      </w:r>
      <w:r w:rsidRPr="00592715">
        <w:rPr>
          <w:i/>
          <w:noProof w:val="0"/>
          <w:lang w:val="en-US"/>
        </w:rPr>
        <w:t>56</w:t>
      </w:r>
      <w:r w:rsidRPr="00592715">
        <w:rPr>
          <w:noProof w:val="0"/>
          <w:lang w:val="en-US"/>
        </w:rPr>
        <w:t>, 6459-6463.</w:t>
      </w:r>
    </w:p>
    <w:p w14:paraId="67A85AC6" w14:textId="77777777" w:rsidR="003D0D3D" w:rsidRPr="00592715" w:rsidRDefault="003D0D3D" w:rsidP="003D0D3D">
      <w:pPr>
        <w:pStyle w:val="EndNoteBibliography"/>
        <w:ind w:left="720" w:hanging="720"/>
        <w:rPr>
          <w:noProof w:val="0"/>
          <w:lang w:val="en-US"/>
        </w:rPr>
      </w:pPr>
      <w:r w:rsidRPr="00592715">
        <w:rPr>
          <w:noProof w:val="0"/>
          <w:lang w:val="en-US"/>
        </w:rPr>
        <w:t>[21]</w:t>
      </w:r>
      <w:r w:rsidRPr="00592715">
        <w:rPr>
          <w:noProof w:val="0"/>
          <w:lang w:val="en-US"/>
        </w:rPr>
        <w:tab/>
        <w:t xml:space="preserve">A. Stikane, E. T. Hwang, E. V. Ainsworth, S. E. H. Piper, K. Critchley, J. N. Butt, E. Reisner, L. J. C. Jeuken, </w:t>
      </w:r>
      <w:r w:rsidRPr="00592715">
        <w:rPr>
          <w:i/>
          <w:noProof w:val="0"/>
          <w:lang w:val="en-US"/>
        </w:rPr>
        <w:t xml:space="preserve">Faraday Discuss. </w:t>
      </w:r>
      <w:r w:rsidRPr="00592715">
        <w:rPr>
          <w:b/>
          <w:noProof w:val="0"/>
          <w:lang w:val="en-US"/>
        </w:rPr>
        <w:t>2019</w:t>
      </w:r>
      <w:r w:rsidRPr="00592715">
        <w:rPr>
          <w:noProof w:val="0"/>
          <w:lang w:val="en-US"/>
        </w:rPr>
        <w:t xml:space="preserve">, </w:t>
      </w:r>
      <w:r w:rsidRPr="00592715">
        <w:rPr>
          <w:i/>
          <w:noProof w:val="0"/>
          <w:lang w:val="en-US"/>
        </w:rPr>
        <w:t>215</w:t>
      </w:r>
      <w:r w:rsidRPr="00592715">
        <w:rPr>
          <w:noProof w:val="0"/>
          <w:lang w:val="en-US"/>
        </w:rPr>
        <w:t>, 26-38.</w:t>
      </w:r>
    </w:p>
    <w:p w14:paraId="1F3FF81E" w14:textId="77777777" w:rsidR="003D0D3D" w:rsidRPr="00592715" w:rsidRDefault="003D0D3D" w:rsidP="003D0D3D">
      <w:pPr>
        <w:pStyle w:val="EndNoteBibliography"/>
        <w:ind w:left="720" w:hanging="720"/>
        <w:rPr>
          <w:noProof w:val="0"/>
          <w:lang w:val="en-US"/>
        </w:rPr>
      </w:pPr>
      <w:r w:rsidRPr="00592715">
        <w:rPr>
          <w:noProof w:val="0"/>
          <w:lang w:val="en-US"/>
        </w:rPr>
        <w:t>[22]</w:t>
      </w:r>
      <w:r w:rsidRPr="00592715">
        <w:rPr>
          <w:noProof w:val="0"/>
          <w:lang w:val="en-US"/>
        </w:rPr>
        <w:tab/>
        <w:t xml:space="preserve">L. K. Schneider, O. Einsle, </w:t>
      </w:r>
      <w:r w:rsidRPr="00592715">
        <w:rPr>
          <w:i/>
          <w:noProof w:val="0"/>
          <w:lang w:val="en-US"/>
        </w:rPr>
        <w:t xml:space="preserve">Biochemistry </w:t>
      </w:r>
      <w:r w:rsidRPr="00592715">
        <w:rPr>
          <w:b/>
          <w:noProof w:val="0"/>
          <w:lang w:val="en-US"/>
        </w:rPr>
        <w:t>2016</w:t>
      </w:r>
      <w:r w:rsidRPr="00592715">
        <w:rPr>
          <w:noProof w:val="0"/>
          <w:lang w:val="en-US"/>
        </w:rPr>
        <w:t xml:space="preserve">, </w:t>
      </w:r>
      <w:r w:rsidRPr="00592715">
        <w:rPr>
          <w:i/>
          <w:noProof w:val="0"/>
          <w:lang w:val="en-US"/>
        </w:rPr>
        <w:t>55</w:t>
      </w:r>
      <w:r w:rsidRPr="00592715">
        <w:rPr>
          <w:noProof w:val="0"/>
          <w:lang w:val="en-US"/>
        </w:rPr>
        <w:t>, 1433-1440.</w:t>
      </w:r>
    </w:p>
    <w:p w14:paraId="43AF1FCB" w14:textId="40AF46E8" w:rsidR="0026429C" w:rsidRPr="00592715" w:rsidRDefault="0026429C" w:rsidP="004444E7">
      <w:pPr>
        <w:pStyle w:val="References"/>
        <w:rPr>
          <w:rFonts w:cs="Arial"/>
          <w:lang w:val="en-US"/>
        </w:rPr>
      </w:pPr>
      <w:r w:rsidRPr="00592715">
        <w:rPr>
          <w:rFonts w:cs="Arial"/>
          <w:lang w:val="en-US"/>
        </w:rPr>
        <w:fldChar w:fldCharType="end"/>
      </w:r>
    </w:p>
    <w:p w14:paraId="3D4D6EF9" w14:textId="5A1D5F6B" w:rsidR="00773C4B" w:rsidRPr="00592715" w:rsidRDefault="00773C4B" w:rsidP="00773C4B">
      <w:pPr>
        <w:rPr>
          <w:lang w:val="en-US"/>
        </w:rPr>
      </w:pPr>
    </w:p>
    <w:p w14:paraId="5EA715BB" w14:textId="77777777" w:rsidR="00773C4B" w:rsidRPr="00592715" w:rsidRDefault="00773C4B" w:rsidP="00773C4B">
      <w:pPr>
        <w:rPr>
          <w:lang w:val="en-US"/>
        </w:rPr>
        <w:sectPr w:rsidR="00773C4B" w:rsidRPr="00592715" w:rsidSect="0095126A">
          <w:type w:val="continuous"/>
          <w:pgSz w:w="11906" w:h="16838" w:code="9"/>
          <w:pgMar w:top="1673" w:right="936" w:bottom="1134" w:left="936" w:header="709" w:footer="709" w:gutter="0"/>
          <w:cols w:num="2" w:space="284"/>
          <w:docGrid w:linePitch="360"/>
        </w:sectPr>
      </w:pPr>
    </w:p>
    <w:p w14:paraId="4AF98784" w14:textId="77777777" w:rsidR="00CF143A" w:rsidRPr="00592715" w:rsidRDefault="00CF143A" w:rsidP="00CF143A">
      <w:pPr>
        <w:rPr>
          <w:bCs/>
          <w:lang w:val="en-US"/>
        </w:rPr>
      </w:pPr>
    </w:p>
    <w:p w14:paraId="61D0B1F6" w14:textId="77777777" w:rsidR="00CF143A" w:rsidRPr="00592715" w:rsidRDefault="00CF143A" w:rsidP="00CF143A">
      <w:pPr>
        <w:rPr>
          <w:b/>
          <w:lang w:val="en-US"/>
        </w:rPr>
      </w:pPr>
      <w:r w:rsidRPr="00592715">
        <w:rPr>
          <w:b/>
          <w:lang w:val="en-US"/>
        </w:rPr>
        <w:t>Entry for the Table of Contents</w:t>
      </w:r>
    </w:p>
    <w:p w14:paraId="417119E4" w14:textId="5176890D" w:rsidR="00CF143A" w:rsidRPr="00592715" w:rsidRDefault="00CF143A" w:rsidP="00CF143A">
      <w:pPr>
        <w:pStyle w:val="TableOfContentText"/>
        <w:rPr>
          <w:color w:val="auto"/>
          <w:lang w:val="en-US"/>
        </w:rPr>
      </w:pPr>
    </w:p>
    <w:p w14:paraId="2AFB097C" w14:textId="042EA70C" w:rsidR="00CF143A" w:rsidRPr="00592715" w:rsidRDefault="00EA5DFE" w:rsidP="00CF143A">
      <w:pPr>
        <w:rPr>
          <w:lang w:val="en-US"/>
        </w:rPr>
      </w:pPr>
      <w:r w:rsidRPr="00592715">
        <w:rPr>
          <w:noProof/>
          <w:lang w:val="en-US"/>
        </w:rPr>
        <w:drawing>
          <wp:inline distT="0" distB="0" distL="0" distR="0" wp14:anchorId="21140D2E" wp14:editId="0D06841D">
            <wp:extent cx="1981200" cy="1800225"/>
            <wp:effectExtent l="19050" t="19050" r="19050" b="285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981200" cy="1800225"/>
                    </a:xfrm>
                    <a:prstGeom prst="rect">
                      <a:avLst/>
                    </a:prstGeom>
                    <a:ln>
                      <a:solidFill>
                        <a:schemeClr val="tx1"/>
                      </a:solidFill>
                    </a:ln>
                  </pic:spPr>
                </pic:pic>
              </a:graphicData>
            </a:graphic>
          </wp:inline>
        </w:drawing>
      </w:r>
    </w:p>
    <w:p w14:paraId="54824E35" w14:textId="77958DAE" w:rsidR="000851E4" w:rsidRPr="00592715" w:rsidRDefault="000851E4" w:rsidP="000851E4">
      <w:pPr>
        <w:pStyle w:val="TableOfContentText"/>
        <w:rPr>
          <w:lang w:val="en-US"/>
        </w:rPr>
      </w:pPr>
      <w:r w:rsidRPr="00592715">
        <w:rPr>
          <w:lang w:val="en-US"/>
        </w:rPr>
        <w:t>Self-assembled liposome microreactors mimic the spatial separation of redox reactions seen in respiration and photosynthesis. Catalytic reduction of the climate heating gas N</w:t>
      </w:r>
      <w:r w:rsidRPr="00592715">
        <w:rPr>
          <w:vertAlign w:val="subscript"/>
          <w:lang w:val="en-US"/>
        </w:rPr>
        <w:t>2</w:t>
      </w:r>
      <w:r w:rsidRPr="00592715">
        <w:rPr>
          <w:lang w:val="en-US"/>
        </w:rPr>
        <w:t>O to benign N</w:t>
      </w:r>
      <w:r w:rsidRPr="00592715">
        <w:rPr>
          <w:vertAlign w:val="subscript"/>
          <w:lang w:val="en-US"/>
        </w:rPr>
        <w:t>2</w:t>
      </w:r>
      <w:r w:rsidRPr="00592715">
        <w:rPr>
          <w:lang w:val="en-US"/>
        </w:rPr>
        <w:t xml:space="preserve"> by encapsulated enzyme is driven by</w:t>
      </w:r>
      <w:r w:rsidR="00EB21E2" w:rsidRPr="00592715">
        <w:rPr>
          <w:lang w:val="en-US"/>
        </w:rPr>
        <w:t xml:space="preserve"> irradiation of </w:t>
      </w:r>
      <w:r w:rsidRPr="00592715">
        <w:rPr>
          <w:lang w:val="en-US"/>
        </w:rPr>
        <w:t xml:space="preserve">external </w:t>
      </w:r>
      <w:r w:rsidR="00EB21E2" w:rsidRPr="00592715">
        <w:rPr>
          <w:lang w:val="en-US"/>
        </w:rPr>
        <w:t>carbon dots</w:t>
      </w:r>
      <w:r w:rsidRPr="00592715">
        <w:rPr>
          <w:lang w:val="en-US"/>
        </w:rPr>
        <w:t xml:space="preserve"> through an electron transfer pathway defined by a membrane-spanning cytochrome and redox-cycling of internal methyl viologen.</w:t>
      </w:r>
    </w:p>
    <w:p w14:paraId="44A8A978" w14:textId="2BAFEA32" w:rsidR="00EB21E2" w:rsidRPr="00592715" w:rsidRDefault="00EB21E2" w:rsidP="000851E4">
      <w:pPr>
        <w:pStyle w:val="TableOfContentText"/>
        <w:rPr>
          <w:lang w:val="en-US"/>
        </w:rPr>
      </w:pPr>
    </w:p>
    <w:p w14:paraId="2FFAB07A" w14:textId="7809CAA7" w:rsidR="000851E4" w:rsidRPr="00592715" w:rsidRDefault="000851E4" w:rsidP="00CF143A">
      <w:pPr>
        <w:pStyle w:val="TableOfContentText"/>
        <w:rPr>
          <w:lang w:val="en-US"/>
        </w:rPr>
      </w:pPr>
    </w:p>
    <w:sectPr w:rsidR="000851E4" w:rsidRPr="00592715"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90023" w14:textId="77777777" w:rsidR="000F5338" w:rsidRDefault="000F5338">
      <w:r>
        <w:separator/>
      </w:r>
    </w:p>
  </w:endnote>
  <w:endnote w:type="continuationSeparator" w:id="0">
    <w:p w14:paraId="37DBE205" w14:textId="77777777" w:rsidR="000F5338" w:rsidRDefault="000F5338">
      <w:r>
        <w:continuationSeparator/>
      </w:r>
    </w:p>
  </w:endnote>
  <w:endnote w:type="continuationNotice" w:id="1">
    <w:p w14:paraId="40CFC249" w14:textId="77777777" w:rsidR="000F5338" w:rsidRDefault="000F53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092CA" w14:textId="77777777" w:rsidR="00AC1CE7" w:rsidRDefault="00AC1CE7">
    <w:pPr>
      <w:pStyle w:val="Footer"/>
      <w:jc w:val="center"/>
    </w:pPr>
    <w:r>
      <w:fldChar w:fldCharType="begin"/>
    </w:r>
    <w:r>
      <w:instrText xml:space="preserve"> PAGE   \* MERGEFORMAT </w:instrText>
    </w:r>
    <w:r>
      <w:fldChar w:fldCharType="separate"/>
    </w:r>
    <w:r w:rsidR="004E2D29">
      <w:rPr>
        <w:noProof/>
      </w:rPr>
      <w:t>1</w:t>
    </w:r>
    <w:r>
      <w:rPr>
        <w:noProof/>
      </w:rPr>
      <w:fldChar w:fldCharType="end"/>
    </w:r>
  </w:p>
  <w:p w14:paraId="173C1C1D" w14:textId="77777777" w:rsidR="0097560B" w:rsidRPr="0095126A" w:rsidRDefault="0097560B"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75E86" w14:textId="77777777" w:rsidR="000F5338" w:rsidRDefault="000F5338">
      <w:r>
        <w:separator/>
      </w:r>
    </w:p>
  </w:footnote>
  <w:footnote w:type="continuationSeparator" w:id="0">
    <w:p w14:paraId="20781CE1" w14:textId="77777777" w:rsidR="000F5338" w:rsidRDefault="000F5338">
      <w:r>
        <w:continuationSeparator/>
      </w:r>
    </w:p>
  </w:footnote>
  <w:footnote w:type="continuationNotice" w:id="1">
    <w:p w14:paraId="6E43C559" w14:textId="77777777" w:rsidR="000F5338" w:rsidRDefault="000F53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99F3E" w14:textId="6E712B44" w:rsidR="009E78CD" w:rsidRDefault="009E78CD" w:rsidP="00863DFC">
    <w:pPr>
      <w:pStyle w:val="Header"/>
      <w:pBdr>
        <w:bottom w:val="single" w:sz="18" w:space="1" w:color="C0C0C0"/>
      </w:pBdr>
      <w:rPr>
        <w:rFonts w:ascii="Arial Narrow" w:hAnsi="Arial Narrow" w:cs="Arial"/>
        <w:sz w:val="32"/>
        <w:szCs w:val="36"/>
      </w:rPr>
    </w:pPr>
  </w:p>
  <w:p w14:paraId="5ABE5FFC" w14:textId="29F2C483" w:rsidR="00C00B45" w:rsidRPr="00863DFC" w:rsidRDefault="00863DFC" w:rsidP="00863DFC">
    <w:pPr>
      <w:pStyle w:val="Header"/>
      <w:pBdr>
        <w:bottom w:val="single" w:sz="18" w:space="1" w:color="C0C0C0"/>
      </w:pBdr>
    </w:pPr>
    <w:r w:rsidRPr="00971FC5">
      <w:rPr>
        <w:rFonts w:ascii="Arial Narrow" w:hAnsi="Arial Narrow" w:cs="Arial"/>
        <w:sz w:val="32"/>
        <w:szCs w:val="36"/>
      </w:rPr>
      <w:tab/>
    </w:r>
    <w:r w:rsidRPr="00971FC5">
      <w:rPr>
        <w:rFonts w:ascii="Arial Narrow" w:hAnsi="Arial Narrow" w:cs="Arial"/>
        <w:sz w:val="32"/>
        <w:szCs w:val="36"/>
      </w:rPr>
      <w:tab/>
    </w:r>
    <w:r>
      <w:rPr>
        <w:rFonts w:ascii="Arial Narrow" w:hAnsi="Arial Narrow" w:cs="Arial"/>
        <w:sz w:val="32"/>
        <w:szCs w:val="3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0">
      <o:colormru v:ext="edit" colors="#eaeaea"/>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gewandte Chemie updated&lt;/Style&gt;&lt;LeftDelim&gt;{&lt;/LeftDelim&gt;&lt;RightDelim&gt;}&lt;/RightDelim&gt;&lt;FontName&gt;Arial&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x09s99bpvz96e92eqvvaz0zveezrzszdt9&quot;&gt;NosZ Liposomes Library-Converted&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8&lt;/item&gt;&lt;item&gt;39&lt;/item&gt;&lt;item&gt;42&lt;/item&gt;&lt;item&gt;43&lt;/item&gt;&lt;item&gt;44&lt;/item&gt;&lt;item&gt;45&lt;/item&gt;&lt;item&gt;46&lt;/item&gt;&lt;item&gt;47&lt;/item&gt;&lt;/record-ids&gt;&lt;/item&gt;&lt;/Libraries&gt;"/>
  </w:docVars>
  <w:rsids>
    <w:rsidRoot w:val="00D90A44"/>
    <w:rsid w:val="0000214A"/>
    <w:rsid w:val="00002DBC"/>
    <w:rsid w:val="00003927"/>
    <w:rsid w:val="0000457A"/>
    <w:rsid w:val="00010410"/>
    <w:rsid w:val="00011D51"/>
    <w:rsid w:val="00013DD7"/>
    <w:rsid w:val="000208F6"/>
    <w:rsid w:val="00022DB4"/>
    <w:rsid w:val="00026C12"/>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2685"/>
    <w:rsid w:val="0007315F"/>
    <w:rsid w:val="00074737"/>
    <w:rsid w:val="00077560"/>
    <w:rsid w:val="000806F8"/>
    <w:rsid w:val="00080712"/>
    <w:rsid w:val="0008077D"/>
    <w:rsid w:val="000851E4"/>
    <w:rsid w:val="0008784F"/>
    <w:rsid w:val="00091323"/>
    <w:rsid w:val="00092908"/>
    <w:rsid w:val="00093B00"/>
    <w:rsid w:val="0009539C"/>
    <w:rsid w:val="00095C2F"/>
    <w:rsid w:val="00096753"/>
    <w:rsid w:val="000A37F3"/>
    <w:rsid w:val="000A3A08"/>
    <w:rsid w:val="000A77DC"/>
    <w:rsid w:val="000A7CB3"/>
    <w:rsid w:val="000B3424"/>
    <w:rsid w:val="000B6DF3"/>
    <w:rsid w:val="000C139A"/>
    <w:rsid w:val="000C1DBD"/>
    <w:rsid w:val="000C53F1"/>
    <w:rsid w:val="000C642B"/>
    <w:rsid w:val="000D0520"/>
    <w:rsid w:val="000D5369"/>
    <w:rsid w:val="000D6F09"/>
    <w:rsid w:val="000D70F8"/>
    <w:rsid w:val="000D75B7"/>
    <w:rsid w:val="000D7701"/>
    <w:rsid w:val="000E0815"/>
    <w:rsid w:val="000E0CEA"/>
    <w:rsid w:val="000E0EC4"/>
    <w:rsid w:val="000E1C81"/>
    <w:rsid w:val="000E517A"/>
    <w:rsid w:val="000E599F"/>
    <w:rsid w:val="000E5FDC"/>
    <w:rsid w:val="000E76B8"/>
    <w:rsid w:val="000F29A4"/>
    <w:rsid w:val="000F2C63"/>
    <w:rsid w:val="000F2EA1"/>
    <w:rsid w:val="000F5338"/>
    <w:rsid w:val="000F5BD1"/>
    <w:rsid w:val="000F7847"/>
    <w:rsid w:val="00100BFF"/>
    <w:rsid w:val="001037A1"/>
    <w:rsid w:val="00103EF7"/>
    <w:rsid w:val="00104119"/>
    <w:rsid w:val="0010543E"/>
    <w:rsid w:val="00105F97"/>
    <w:rsid w:val="00107E8C"/>
    <w:rsid w:val="00112324"/>
    <w:rsid w:val="001124E8"/>
    <w:rsid w:val="00115275"/>
    <w:rsid w:val="001158DE"/>
    <w:rsid w:val="00120B01"/>
    <w:rsid w:val="00120F2E"/>
    <w:rsid w:val="00121091"/>
    <w:rsid w:val="00122DD0"/>
    <w:rsid w:val="00122F26"/>
    <w:rsid w:val="001237B3"/>
    <w:rsid w:val="0012381E"/>
    <w:rsid w:val="001322FF"/>
    <w:rsid w:val="0013316F"/>
    <w:rsid w:val="001344F7"/>
    <w:rsid w:val="001348CD"/>
    <w:rsid w:val="00136179"/>
    <w:rsid w:val="0014043E"/>
    <w:rsid w:val="001405B3"/>
    <w:rsid w:val="00141356"/>
    <w:rsid w:val="00143551"/>
    <w:rsid w:val="0014374D"/>
    <w:rsid w:val="00143B89"/>
    <w:rsid w:val="001475BF"/>
    <w:rsid w:val="001508A2"/>
    <w:rsid w:val="00151F25"/>
    <w:rsid w:val="00152E6D"/>
    <w:rsid w:val="00155FB7"/>
    <w:rsid w:val="0015631F"/>
    <w:rsid w:val="00157C67"/>
    <w:rsid w:val="0016203E"/>
    <w:rsid w:val="001639AE"/>
    <w:rsid w:val="001654DF"/>
    <w:rsid w:val="00166005"/>
    <w:rsid w:val="00166BEB"/>
    <w:rsid w:val="00166D41"/>
    <w:rsid w:val="001678B6"/>
    <w:rsid w:val="00167FCE"/>
    <w:rsid w:val="0017048F"/>
    <w:rsid w:val="00170D5C"/>
    <w:rsid w:val="00171974"/>
    <w:rsid w:val="00172B86"/>
    <w:rsid w:val="00172F48"/>
    <w:rsid w:val="001732A4"/>
    <w:rsid w:val="00174415"/>
    <w:rsid w:val="00176D6F"/>
    <w:rsid w:val="001800AA"/>
    <w:rsid w:val="00180C8D"/>
    <w:rsid w:val="0018165B"/>
    <w:rsid w:val="00181774"/>
    <w:rsid w:val="00181A9F"/>
    <w:rsid w:val="00184021"/>
    <w:rsid w:val="00184315"/>
    <w:rsid w:val="00184380"/>
    <w:rsid w:val="00186601"/>
    <w:rsid w:val="001878D0"/>
    <w:rsid w:val="0019014F"/>
    <w:rsid w:val="00194818"/>
    <w:rsid w:val="00194A21"/>
    <w:rsid w:val="00196DEB"/>
    <w:rsid w:val="00197F42"/>
    <w:rsid w:val="001A0D55"/>
    <w:rsid w:val="001A1634"/>
    <w:rsid w:val="001A2FE3"/>
    <w:rsid w:val="001A3120"/>
    <w:rsid w:val="001A32D7"/>
    <w:rsid w:val="001A39AE"/>
    <w:rsid w:val="001A3B68"/>
    <w:rsid w:val="001A438D"/>
    <w:rsid w:val="001A5532"/>
    <w:rsid w:val="001B0DFC"/>
    <w:rsid w:val="001B286E"/>
    <w:rsid w:val="001B2FA0"/>
    <w:rsid w:val="001B3D0A"/>
    <w:rsid w:val="001B73B9"/>
    <w:rsid w:val="001B7620"/>
    <w:rsid w:val="001C1039"/>
    <w:rsid w:val="001C21E3"/>
    <w:rsid w:val="001C26A7"/>
    <w:rsid w:val="001C67BC"/>
    <w:rsid w:val="001D1155"/>
    <w:rsid w:val="001D13EA"/>
    <w:rsid w:val="001D216B"/>
    <w:rsid w:val="001D29CA"/>
    <w:rsid w:val="001D54CA"/>
    <w:rsid w:val="001D5B94"/>
    <w:rsid w:val="001D6B79"/>
    <w:rsid w:val="001D7ECC"/>
    <w:rsid w:val="001E164A"/>
    <w:rsid w:val="001E2F1C"/>
    <w:rsid w:val="001E4E08"/>
    <w:rsid w:val="001E5BA5"/>
    <w:rsid w:val="001F16EF"/>
    <w:rsid w:val="001F1A2D"/>
    <w:rsid w:val="001F1F32"/>
    <w:rsid w:val="001F252B"/>
    <w:rsid w:val="001F3ACC"/>
    <w:rsid w:val="001F4235"/>
    <w:rsid w:val="001F45C3"/>
    <w:rsid w:val="001F4EE4"/>
    <w:rsid w:val="001F651B"/>
    <w:rsid w:val="002026A9"/>
    <w:rsid w:val="0020306E"/>
    <w:rsid w:val="00210F16"/>
    <w:rsid w:val="002124FA"/>
    <w:rsid w:val="00213D0E"/>
    <w:rsid w:val="002221BA"/>
    <w:rsid w:val="00222D97"/>
    <w:rsid w:val="0022537E"/>
    <w:rsid w:val="0022582C"/>
    <w:rsid w:val="00232C14"/>
    <w:rsid w:val="002362C7"/>
    <w:rsid w:val="00241D85"/>
    <w:rsid w:val="00242E54"/>
    <w:rsid w:val="002433F0"/>
    <w:rsid w:val="00243927"/>
    <w:rsid w:val="00251256"/>
    <w:rsid w:val="00260C14"/>
    <w:rsid w:val="00260EDA"/>
    <w:rsid w:val="00261387"/>
    <w:rsid w:val="00261882"/>
    <w:rsid w:val="0026429C"/>
    <w:rsid w:val="00264E6B"/>
    <w:rsid w:val="00265DCA"/>
    <w:rsid w:val="00267F8A"/>
    <w:rsid w:val="002702BC"/>
    <w:rsid w:val="0027068B"/>
    <w:rsid w:val="002744B0"/>
    <w:rsid w:val="00287256"/>
    <w:rsid w:val="00287B32"/>
    <w:rsid w:val="00291C93"/>
    <w:rsid w:val="002959F7"/>
    <w:rsid w:val="00297A35"/>
    <w:rsid w:val="002A2C4A"/>
    <w:rsid w:val="002A36FA"/>
    <w:rsid w:val="002A4C54"/>
    <w:rsid w:val="002A561E"/>
    <w:rsid w:val="002A5BD9"/>
    <w:rsid w:val="002A69D1"/>
    <w:rsid w:val="002B16E2"/>
    <w:rsid w:val="002B1A29"/>
    <w:rsid w:val="002B22BA"/>
    <w:rsid w:val="002B25E2"/>
    <w:rsid w:val="002B453B"/>
    <w:rsid w:val="002B56C9"/>
    <w:rsid w:val="002B58A8"/>
    <w:rsid w:val="002B7CA9"/>
    <w:rsid w:val="002C219E"/>
    <w:rsid w:val="002C36E0"/>
    <w:rsid w:val="002C5A31"/>
    <w:rsid w:val="002D0B17"/>
    <w:rsid w:val="002D24CB"/>
    <w:rsid w:val="002D3C46"/>
    <w:rsid w:val="002D400F"/>
    <w:rsid w:val="002D42FF"/>
    <w:rsid w:val="002D5148"/>
    <w:rsid w:val="002E066F"/>
    <w:rsid w:val="002E2191"/>
    <w:rsid w:val="002E2CA8"/>
    <w:rsid w:val="002E3BC0"/>
    <w:rsid w:val="002E3FFF"/>
    <w:rsid w:val="002F0269"/>
    <w:rsid w:val="002F1479"/>
    <w:rsid w:val="002F17FB"/>
    <w:rsid w:val="002F56D6"/>
    <w:rsid w:val="002F6A4C"/>
    <w:rsid w:val="002F73A5"/>
    <w:rsid w:val="003001CB"/>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832"/>
    <w:rsid w:val="00336A5A"/>
    <w:rsid w:val="003403BB"/>
    <w:rsid w:val="00340A08"/>
    <w:rsid w:val="003447D7"/>
    <w:rsid w:val="0034496B"/>
    <w:rsid w:val="003452AD"/>
    <w:rsid w:val="003456FD"/>
    <w:rsid w:val="00350472"/>
    <w:rsid w:val="0035338D"/>
    <w:rsid w:val="00353A14"/>
    <w:rsid w:val="00354B57"/>
    <w:rsid w:val="00361303"/>
    <w:rsid w:val="00361AC8"/>
    <w:rsid w:val="003621C0"/>
    <w:rsid w:val="00362E33"/>
    <w:rsid w:val="00364753"/>
    <w:rsid w:val="00364A2A"/>
    <w:rsid w:val="00364CFF"/>
    <w:rsid w:val="003657B6"/>
    <w:rsid w:val="00366676"/>
    <w:rsid w:val="003674A7"/>
    <w:rsid w:val="00375415"/>
    <w:rsid w:val="00376792"/>
    <w:rsid w:val="00376F37"/>
    <w:rsid w:val="0038506F"/>
    <w:rsid w:val="00390DD7"/>
    <w:rsid w:val="00396BE2"/>
    <w:rsid w:val="003A2FBF"/>
    <w:rsid w:val="003A46A5"/>
    <w:rsid w:val="003A6168"/>
    <w:rsid w:val="003A6171"/>
    <w:rsid w:val="003B04BA"/>
    <w:rsid w:val="003B0FC4"/>
    <w:rsid w:val="003B4303"/>
    <w:rsid w:val="003B4545"/>
    <w:rsid w:val="003B6C60"/>
    <w:rsid w:val="003B70C8"/>
    <w:rsid w:val="003C0E3E"/>
    <w:rsid w:val="003C134A"/>
    <w:rsid w:val="003C1CCA"/>
    <w:rsid w:val="003C2972"/>
    <w:rsid w:val="003C2C9C"/>
    <w:rsid w:val="003C6E1A"/>
    <w:rsid w:val="003D0D3D"/>
    <w:rsid w:val="003D0F51"/>
    <w:rsid w:val="003D1C1A"/>
    <w:rsid w:val="003D3F9A"/>
    <w:rsid w:val="003E345B"/>
    <w:rsid w:val="003E54CD"/>
    <w:rsid w:val="003E7319"/>
    <w:rsid w:val="003F1223"/>
    <w:rsid w:val="003F2556"/>
    <w:rsid w:val="003F50D4"/>
    <w:rsid w:val="003F6CEF"/>
    <w:rsid w:val="0040080D"/>
    <w:rsid w:val="0040270E"/>
    <w:rsid w:val="00403876"/>
    <w:rsid w:val="004062B1"/>
    <w:rsid w:val="004070B6"/>
    <w:rsid w:val="004072DD"/>
    <w:rsid w:val="00411AA6"/>
    <w:rsid w:val="00414412"/>
    <w:rsid w:val="00415971"/>
    <w:rsid w:val="00416B05"/>
    <w:rsid w:val="00420A2B"/>
    <w:rsid w:val="004210A9"/>
    <w:rsid w:val="00421966"/>
    <w:rsid w:val="00422AFE"/>
    <w:rsid w:val="00423593"/>
    <w:rsid w:val="00424978"/>
    <w:rsid w:val="0042545B"/>
    <w:rsid w:val="00425A93"/>
    <w:rsid w:val="00427CBD"/>
    <w:rsid w:val="00431151"/>
    <w:rsid w:val="00432307"/>
    <w:rsid w:val="004344FB"/>
    <w:rsid w:val="00435D6F"/>
    <w:rsid w:val="00436338"/>
    <w:rsid w:val="00437720"/>
    <w:rsid w:val="00437B5A"/>
    <w:rsid w:val="004444E7"/>
    <w:rsid w:val="00444E3C"/>
    <w:rsid w:val="00445D5C"/>
    <w:rsid w:val="004465F9"/>
    <w:rsid w:val="004466B0"/>
    <w:rsid w:val="00454A2D"/>
    <w:rsid w:val="00455420"/>
    <w:rsid w:val="004556E1"/>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1AD7"/>
    <w:rsid w:val="004C22E6"/>
    <w:rsid w:val="004C2834"/>
    <w:rsid w:val="004C2FAC"/>
    <w:rsid w:val="004C3CC9"/>
    <w:rsid w:val="004C471F"/>
    <w:rsid w:val="004C5921"/>
    <w:rsid w:val="004C5F41"/>
    <w:rsid w:val="004C6D04"/>
    <w:rsid w:val="004D090A"/>
    <w:rsid w:val="004D31C6"/>
    <w:rsid w:val="004D4293"/>
    <w:rsid w:val="004D4EDB"/>
    <w:rsid w:val="004D5ABB"/>
    <w:rsid w:val="004D6DB8"/>
    <w:rsid w:val="004E2D29"/>
    <w:rsid w:val="004E3010"/>
    <w:rsid w:val="004E3F83"/>
    <w:rsid w:val="004E4A53"/>
    <w:rsid w:val="004E4DFF"/>
    <w:rsid w:val="004E5278"/>
    <w:rsid w:val="004E74F4"/>
    <w:rsid w:val="004F0129"/>
    <w:rsid w:val="004F257F"/>
    <w:rsid w:val="004F35CD"/>
    <w:rsid w:val="004F7F41"/>
    <w:rsid w:val="00500F94"/>
    <w:rsid w:val="00501639"/>
    <w:rsid w:val="005016EC"/>
    <w:rsid w:val="00501EFF"/>
    <w:rsid w:val="0050277D"/>
    <w:rsid w:val="005035EB"/>
    <w:rsid w:val="00504CEA"/>
    <w:rsid w:val="0050689B"/>
    <w:rsid w:val="005068AA"/>
    <w:rsid w:val="00506EDB"/>
    <w:rsid w:val="00511093"/>
    <w:rsid w:val="00512A8E"/>
    <w:rsid w:val="00517E29"/>
    <w:rsid w:val="00520422"/>
    <w:rsid w:val="0052085F"/>
    <w:rsid w:val="0052404D"/>
    <w:rsid w:val="0052477B"/>
    <w:rsid w:val="00530284"/>
    <w:rsid w:val="005321B0"/>
    <w:rsid w:val="0053418A"/>
    <w:rsid w:val="0053467E"/>
    <w:rsid w:val="005349D6"/>
    <w:rsid w:val="00536BC1"/>
    <w:rsid w:val="00537F36"/>
    <w:rsid w:val="005410FA"/>
    <w:rsid w:val="00541205"/>
    <w:rsid w:val="00541F92"/>
    <w:rsid w:val="005433DE"/>
    <w:rsid w:val="0054420E"/>
    <w:rsid w:val="005472E5"/>
    <w:rsid w:val="0055057E"/>
    <w:rsid w:val="00550B0C"/>
    <w:rsid w:val="0055113D"/>
    <w:rsid w:val="00551C44"/>
    <w:rsid w:val="005551F3"/>
    <w:rsid w:val="00556A65"/>
    <w:rsid w:val="00561049"/>
    <w:rsid w:val="00561C0E"/>
    <w:rsid w:val="005662EA"/>
    <w:rsid w:val="00567B5A"/>
    <w:rsid w:val="00567C18"/>
    <w:rsid w:val="0057009B"/>
    <w:rsid w:val="00573376"/>
    <w:rsid w:val="005735B3"/>
    <w:rsid w:val="005755CC"/>
    <w:rsid w:val="00575960"/>
    <w:rsid w:val="005801F0"/>
    <w:rsid w:val="005826CC"/>
    <w:rsid w:val="005839B9"/>
    <w:rsid w:val="00586DF8"/>
    <w:rsid w:val="00591262"/>
    <w:rsid w:val="00591AB8"/>
    <w:rsid w:val="00592715"/>
    <w:rsid w:val="00597954"/>
    <w:rsid w:val="005A0704"/>
    <w:rsid w:val="005A6CAB"/>
    <w:rsid w:val="005B0025"/>
    <w:rsid w:val="005B10C2"/>
    <w:rsid w:val="005B15A7"/>
    <w:rsid w:val="005B3509"/>
    <w:rsid w:val="005B3944"/>
    <w:rsid w:val="005B430B"/>
    <w:rsid w:val="005B43B7"/>
    <w:rsid w:val="005B5D4F"/>
    <w:rsid w:val="005B6716"/>
    <w:rsid w:val="005B6C80"/>
    <w:rsid w:val="005B71FC"/>
    <w:rsid w:val="005C08BF"/>
    <w:rsid w:val="005C25FF"/>
    <w:rsid w:val="005C2D74"/>
    <w:rsid w:val="005C4CEE"/>
    <w:rsid w:val="005C4F38"/>
    <w:rsid w:val="005C5196"/>
    <w:rsid w:val="005D14B4"/>
    <w:rsid w:val="005D1EBB"/>
    <w:rsid w:val="005D43FD"/>
    <w:rsid w:val="005D65E6"/>
    <w:rsid w:val="005D6FD3"/>
    <w:rsid w:val="005E6F90"/>
    <w:rsid w:val="005E7379"/>
    <w:rsid w:val="005F19CB"/>
    <w:rsid w:val="005F38F9"/>
    <w:rsid w:val="005F5348"/>
    <w:rsid w:val="005F74E7"/>
    <w:rsid w:val="005F7D49"/>
    <w:rsid w:val="006011C8"/>
    <w:rsid w:val="006017C0"/>
    <w:rsid w:val="006024FD"/>
    <w:rsid w:val="0060310C"/>
    <w:rsid w:val="006040C3"/>
    <w:rsid w:val="00605FAC"/>
    <w:rsid w:val="00612FA1"/>
    <w:rsid w:val="006134A3"/>
    <w:rsid w:val="00614577"/>
    <w:rsid w:val="00614C33"/>
    <w:rsid w:val="006150DB"/>
    <w:rsid w:val="006200AB"/>
    <w:rsid w:val="00620416"/>
    <w:rsid w:val="00620450"/>
    <w:rsid w:val="00620753"/>
    <w:rsid w:val="00620911"/>
    <w:rsid w:val="00620C61"/>
    <w:rsid w:val="00621D90"/>
    <w:rsid w:val="00623462"/>
    <w:rsid w:val="00624503"/>
    <w:rsid w:val="006260B2"/>
    <w:rsid w:val="00627F57"/>
    <w:rsid w:val="00632336"/>
    <w:rsid w:val="00636481"/>
    <w:rsid w:val="00644209"/>
    <w:rsid w:val="00645A7F"/>
    <w:rsid w:val="00647525"/>
    <w:rsid w:val="006479FE"/>
    <w:rsid w:val="00654E17"/>
    <w:rsid w:val="00654FD0"/>
    <w:rsid w:val="00656634"/>
    <w:rsid w:val="00660D12"/>
    <w:rsid w:val="0066216C"/>
    <w:rsid w:val="0066519D"/>
    <w:rsid w:val="00665E34"/>
    <w:rsid w:val="006675EA"/>
    <w:rsid w:val="00667616"/>
    <w:rsid w:val="00671E1E"/>
    <w:rsid w:val="006722A0"/>
    <w:rsid w:val="006724B9"/>
    <w:rsid w:val="00672587"/>
    <w:rsid w:val="00673EA9"/>
    <w:rsid w:val="0067512C"/>
    <w:rsid w:val="00676BF6"/>
    <w:rsid w:val="00677AB5"/>
    <w:rsid w:val="00677D32"/>
    <w:rsid w:val="00677D6F"/>
    <w:rsid w:val="006812E2"/>
    <w:rsid w:val="00681A96"/>
    <w:rsid w:val="00682505"/>
    <w:rsid w:val="00685DA5"/>
    <w:rsid w:val="0068673B"/>
    <w:rsid w:val="00690F15"/>
    <w:rsid w:val="00694EC1"/>
    <w:rsid w:val="00695312"/>
    <w:rsid w:val="006956E5"/>
    <w:rsid w:val="0069644B"/>
    <w:rsid w:val="006976AD"/>
    <w:rsid w:val="00697E3B"/>
    <w:rsid w:val="006A108F"/>
    <w:rsid w:val="006A2254"/>
    <w:rsid w:val="006A54BD"/>
    <w:rsid w:val="006A5D78"/>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8B4"/>
    <w:rsid w:val="006C7DF4"/>
    <w:rsid w:val="006C7F18"/>
    <w:rsid w:val="006D02C0"/>
    <w:rsid w:val="006D184F"/>
    <w:rsid w:val="006D2B33"/>
    <w:rsid w:val="006D2D7B"/>
    <w:rsid w:val="006D3595"/>
    <w:rsid w:val="006D47F4"/>
    <w:rsid w:val="006D4F77"/>
    <w:rsid w:val="006D6793"/>
    <w:rsid w:val="006E041E"/>
    <w:rsid w:val="006E0DEE"/>
    <w:rsid w:val="006E18E7"/>
    <w:rsid w:val="006E5068"/>
    <w:rsid w:val="006E5BEA"/>
    <w:rsid w:val="006F0EB7"/>
    <w:rsid w:val="006F3322"/>
    <w:rsid w:val="006F6671"/>
    <w:rsid w:val="00700F72"/>
    <w:rsid w:val="007013DE"/>
    <w:rsid w:val="00701830"/>
    <w:rsid w:val="00702F63"/>
    <w:rsid w:val="0070529C"/>
    <w:rsid w:val="00705C5F"/>
    <w:rsid w:val="00707EA2"/>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126C"/>
    <w:rsid w:val="00741B47"/>
    <w:rsid w:val="0074388E"/>
    <w:rsid w:val="00745DE7"/>
    <w:rsid w:val="00746C0D"/>
    <w:rsid w:val="00750326"/>
    <w:rsid w:val="0075170C"/>
    <w:rsid w:val="0075174F"/>
    <w:rsid w:val="0075278E"/>
    <w:rsid w:val="00754F5F"/>
    <w:rsid w:val="00757401"/>
    <w:rsid w:val="00757673"/>
    <w:rsid w:val="007576FA"/>
    <w:rsid w:val="00757B80"/>
    <w:rsid w:val="00757C71"/>
    <w:rsid w:val="00763D77"/>
    <w:rsid w:val="00763EDE"/>
    <w:rsid w:val="00764297"/>
    <w:rsid w:val="00764F01"/>
    <w:rsid w:val="00765C4D"/>
    <w:rsid w:val="007663E0"/>
    <w:rsid w:val="007673DC"/>
    <w:rsid w:val="00773904"/>
    <w:rsid w:val="00773C4B"/>
    <w:rsid w:val="00773D16"/>
    <w:rsid w:val="007740A8"/>
    <w:rsid w:val="00775C8A"/>
    <w:rsid w:val="00775F73"/>
    <w:rsid w:val="007776E8"/>
    <w:rsid w:val="007815C4"/>
    <w:rsid w:val="00783FBE"/>
    <w:rsid w:val="00784CF9"/>
    <w:rsid w:val="0078628B"/>
    <w:rsid w:val="007867CB"/>
    <w:rsid w:val="0078784C"/>
    <w:rsid w:val="00790765"/>
    <w:rsid w:val="007955B8"/>
    <w:rsid w:val="007958BF"/>
    <w:rsid w:val="007A0D98"/>
    <w:rsid w:val="007A1BA4"/>
    <w:rsid w:val="007A318C"/>
    <w:rsid w:val="007A6D99"/>
    <w:rsid w:val="007A7E01"/>
    <w:rsid w:val="007B05F5"/>
    <w:rsid w:val="007B6A97"/>
    <w:rsid w:val="007C2805"/>
    <w:rsid w:val="007C2974"/>
    <w:rsid w:val="007C3D60"/>
    <w:rsid w:val="007C5712"/>
    <w:rsid w:val="007C672F"/>
    <w:rsid w:val="007D0337"/>
    <w:rsid w:val="007D0701"/>
    <w:rsid w:val="007D0E99"/>
    <w:rsid w:val="007D2ED9"/>
    <w:rsid w:val="007D6FE4"/>
    <w:rsid w:val="007E2CB8"/>
    <w:rsid w:val="007E3A49"/>
    <w:rsid w:val="007E3BDC"/>
    <w:rsid w:val="007E52D5"/>
    <w:rsid w:val="007E56A1"/>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0750"/>
    <w:rsid w:val="00823310"/>
    <w:rsid w:val="00824348"/>
    <w:rsid w:val="008249B7"/>
    <w:rsid w:val="00826879"/>
    <w:rsid w:val="00826D8C"/>
    <w:rsid w:val="008272FD"/>
    <w:rsid w:val="00827A4E"/>
    <w:rsid w:val="00832891"/>
    <w:rsid w:val="008339A8"/>
    <w:rsid w:val="00836959"/>
    <w:rsid w:val="00840A61"/>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4CE6"/>
    <w:rsid w:val="00875FFC"/>
    <w:rsid w:val="008773A8"/>
    <w:rsid w:val="00880861"/>
    <w:rsid w:val="00884733"/>
    <w:rsid w:val="00886901"/>
    <w:rsid w:val="0088690C"/>
    <w:rsid w:val="0089069D"/>
    <w:rsid w:val="008935DC"/>
    <w:rsid w:val="00896252"/>
    <w:rsid w:val="0089651C"/>
    <w:rsid w:val="00896608"/>
    <w:rsid w:val="008A75A2"/>
    <w:rsid w:val="008B4698"/>
    <w:rsid w:val="008C0905"/>
    <w:rsid w:val="008C2510"/>
    <w:rsid w:val="008C26A3"/>
    <w:rsid w:val="008C4A56"/>
    <w:rsid w:val="008D05CC"/>
    <w:rsid w:val="008D0D68"/>
    <w:rsid w:val="008D306F"/>
    <w:rsid w:val="008D3292"/>
    <w:rsid w:val="008D3912"/>
    <w:rsid w:val="008D748F"/>
    <w:rsid w:val="008E15AC"/>
    <w:rsid w:val="008E1877"/>
    <w:rsid w:val="008E4C32"/>
    <w:rsid w:val="008F195C"/>
    <w:rsid w:val="008F3789"/>
    <w:rsid w:val="008F432D"/>
    <w:rsid w:val="008F525A"/>
    <w:rsid w:val="008F5663"/>
    <w:rsid w:val="008F6D3F"/>
    <w:rsid w:val="008F71A1"/>
    <w:rsid w:val="008F7FE1"/>
    <w:rsid w:val="00900B9E"/>
    <w:rsid w:val="0090188F"/>
    <w:rsid w:val="00901A45"/>
    <w:rsid w:val="00902AF3"/>
    <w:rsid w:val="00903CA7"/>
    <w:rsid w:val="00904E0D"/>
    <w:rsid w:val="00915FA4"/>
    <w:rsid w:val="009179FB"/>
    <w:rsid w:val="009202D6"/>
    <w:rsid w:val="009203FD"/>
    <w:rsid w:val="0092483C"/>
    <w:rsid w:val="00925A53"/>
    <w:rsid w:val="00925E10"/>
    <w:rsid w:val="009264DF"/>
    <w:rsid w:val="009317ED"/>
    <w:rsid w:val="0093355D"/>
    <w:rsid w:val="00935D92"/>
    <w:rsid w:val="009361EB"/>
    <w:rsid w:val="00936A73"/>
    <w:rsid w:val="00941003"/>
    <w:rsid w:val="009425B3"/>
    <w:rsid w:val="00945755"/>
    <w:rsid w:val="00945BF2"/>
    <w:rsid w:val="0094711E"/>
    <w:rsid w:val="0094724E"/>
    <w:rsid w:val="0095126A"/>
    <w:rsid w:val="00952951"/>
    <w:rsid w:val="00953A07"/>
    <w:rsid w:val="00954442"/>
    <w:rsid w:val="00955B6D"/>
    <w:rsid w:val="009561FE"/>
    <w:rsid w:val="009570F0"/>
    <w:rsid w:val="00957398"/>
    <w:rsid w:val="0096219B"/>
    <w:rsid w:val="00963289"/>
    <w:rsid w:val="00963607"/>
    <w:rsid w:val="00963AE8"/>
    <w:rsid w:val="009640C3"/>
    <w:rsid w:val="009658DA"/>
    <w:rsid w:val="0096675F"/>
    <w:rsid w:val="00966884"/>
    <w:rsid w:val="00971D8C"/>
    <w:rsid w:val="00972425"/>
    <w:rsid w:val="009733F5"/>
    <w:rsid w:val="00973F7D"/>
    <w:rsid w:val="0097560B"/>
    <w:rsid w:val="009767DE"/>
    <w:rsid w:val="00977CBE"/>
    <w:rsid w:val="009806C9"/>
    <w:rsid w:val="00982A39"/>
    <w:rsid w:val="009831DD"/>
    <w:rsid w:val="0098401D"/>
    <w:rsid w:val="009849E5"/>
    <w:rsid w:val="00985D3C"/>
    <w:rsid w:val="0098683C"/>
    <w:rsid w:val="0098753E"/>
    <w:rsid w:val="009923A9"/>
    <w:rsid w:val="00992686"/>
    <w:rsid w:val="00995511"/>
    <w:rsid w:val="00996071"/>
    <w:rsid w:val="009964CD"/>
    <w:rsid w:val="00997637"/>
    <w:rsid w:val="009A1E72"/>
    <w:rsid w:val="009A2460"/>
    <w:rsid w:val="009A27D2"/>
    <w:rsid w:val="009A53C8"/>
    <w:rsid w:val="009A5E66"/>
    <w:rsid w:val="009A6414"/>
    <w:rsid w:val="009A7EEC"/>
    <w:rsid w:val="009B3D65"/>
    <w:rsid w:val="009B426B"/>
    <w:rsid w:val="009B5513"/>
    <w:rsid w:val="009B626F"/>
    <w:rsid w:val="009B7251"/>
    <w:rsid w:val="009C0ABF"/>
    <w:rsid w:val="009C221B"/>
    <w:rsid w:val="009C43E7"/>
    <w:rsid w:val="009C5269"/>
    <w:rsid w:val="009C64D6"/>
    <w:rsid w:val="009C7230"/>
    <w:rsid w:val="009D14CA"/>
    <w:rsid w:val="009D5757"/>
    <w:rsid w:val="009D7DB0"/>
    <w:rsid w:val="009D7E38"/>
    <w:rsid w:val="009E1D78"/>
    <w:rsid w:val="009E20AB"/>
    <w:rsid w:val="009E295D"/>
    <w:rsid w:val="009E5B17"/>
    <w:rsid w:val="009E63E8"/>
    <w:rsid w:val="009E78B5"/>
    <w:rsid w:val="009E78CD"/>
    <w:rsid w:val="009E7925"/>
    <w:rsid w:val="009E798E"/>
    <w:rsid w:val="009F1127"/>
    <w:rsid w:val="009F166D"/>
    <w:rsid w:val="009F4D3D"/>
    <w:rsid w:val="009F6FBF"/>
    <w:rsid w:val="009F70DC"/>
    <w:rsid w:val="00A001C3"/>
    <w:rsid w:val="00A02C15"/>
    <w:rsid w:val="00A02FFD"/>
    <w:rsid w:val="00A0349A"/>
    <w:rsid w:val="00A04427"/>
    <w:rsid w:val="00A04B91"/>
    <w:rsid w:val="00A04D83"/>
    <w:rsid w:val="00A054B0"/>
    <w:rsid w:val="00A054C2"/>
    <w:rsid w:val="00A069E1"/>
    <w:rsid w:val="00A1019C"/>
    <w:rsid w:val="00A11648"/>
    <w:rsid w:val="00A11F12"/>
    <w:rsid w:val="00A146B4"/>
    <w:rsid w:val="00A2029A"/>
    <w:rsid w:val="00A24878"/>
    <w:rsid w:val="00A2500F"/>
    <w:rsid w:val="00A25ED4"/>
    <w:rsid w:val="00A26E89"/>
    <w:rsid w:val="00A30DC0"/>
    <w:rsid w:val="00A32B1A"/>
    <w:rsid w:val="00A32D0C"/>
    <w:rsid w:val="00A33868"/>
    <w:rsid w:val="00A3587B"/>
    <w:rsid w:val="00A41956"/>
    <w:rsid w:val="00A42756"/>
    <w:rsid w:val="00A43EB3"/>
    <w:rsid w:val="00A44DD4"/>
    <w:rsid w:val="00A47DD9"/>
    <w:rsid w:val="00A50FB9"/>
    <w:rsid w:val="00A51195"/>
    <w:rsid w:val="00A51F4E"/>
    <w:rsid w:val="00A5397B"/>
    <w:rsid w:val="00A54DA6"/>
    <w:rsid w:val="00A57D58"/>
    <w:rsid w:val="00A6116D"/>
    <w:rsid w:val="00A65F2C"/>
    <w:rsid w:val="00A663BD"/>
    <w:rsid w:val="00A71DC3"/>
    <w:rsid w:val="00A72188"/>
    <w:rsid w:val="00A734EF"/>
    <w:rsid w:val="00A737D3"/>
    <w:rsid w:val="00A73873"/>
    <w:rsid w:val="00A7399B"/>
    <w:rsid w:val="00A8041F"/>
    <w:rsid w:val="00A8062A"/>
    <w:rsid w:val="00A807A5"/>
    <w:rsid w:val="00A842F8"/>
    <w:rsid w:val="00A8458D"/>
    <w:rsid w:val="00A863D9"/>
    <w:rsid w:val="00A87B0A"/>
    <w:rsid w:val="00A93198"/>
    <w:rsid w:val="00A9668D"/>
    <w:rsid w:val="00A97137"/>
    <w:rsid w:val="00AA1BF0"/>
    <w:rsid w:val="00AA3059"/>
    <w:rsid w:val="00AA4441"/>
    <w:rsid w:val="00AA4CBA"/>
    <w:rsid w:val="00AA4FFD"/>
    <w:rsid w:val="00AA5045"/>
    <w:rsid w:val="00AA73FE"/>
    <w:rsid w:val="00AA7D8F"/>
    <w:rsid w:val="00AB14AF"/>
    <w:rsid w:val="00AB6F89"/>
    <w:rsid w:val="00AC1CE7"/>
    <w:rsid w:val="00AC1FF8"/>
    <w:rsid w:val="00AC390C"/>
    <w:rsid w:val="00AC51F3"/>
    <w:rsid w:val="00AC532F"/>
    <w:rsid w:val="00AC710B"/>
    <w:rsid w:val="00AC7236"/>
    <w:rsid w:val="00AC768E"/>
    <w:rsid w:val="00AC7B67"/>
    <w:rsid w:val="00AD0B89"/>
    <w:rsid w:val="00AD47D4"/>
    <w:rsid w:val="00AD62D8"/>
    <w:rsid w:val="00AD78DA"/>
    <w:rsid w:val="00AE1546"/>
    <w:rsid w:val="00AE33D9"/>
    <w:rsid w:val="00AE7A63"/>
    <w:rsid w:val="00AF267E"/>
    <w:rsid w:val="00AF63C3"/>
    <w:rsid w:val="00AF7888"/>
    <w:rsid w:val="00AF7CE1"/>
    <w:rsid w:val="00B0031B"/>
    <w:rsid w:val="00B00E7C"/>
    <w:rsid w:val="00B011E3"/>
    <w:rsid w:val="00B0301F"/>
    <w:rsid w:val="00B0351C"/>
    <w:rsid w:val="00B03934"/>
    <w:rsid w:val="00B03FE2"/>
    <w:rsid w:val="00B048B1"/>
    <w:rsid w:val="00B065A8"/>
    <w:rsid w:val="00B11686"/>
    <w:rsid w:val="00B12C6B"/>
    <w:rsid w:val="00B13276"/>
    <w:rsid w:val="00B139D9"/>
    <w:rsid w:val="00B14EAD"/>
    <w:rsid w:val="00B15456"/>
    <w:rsid w:val="00B22DD8"/>
    <w:rsid w:val="00B23D00"/>
    <w:rsid w:val="00B262A2"/>
    <w:rsid w:val="00B26826"/>
    <w:rsid w:val="00B31D15"/>
    <w:rsid w:val="00B31D8E"/>
    <w:rsid w:val="00B32E81"/>
    <w:rsid w:val="00B34146"/>
    <w:rsid w:val="00B351C3"/>
    <w:rsid w:val="00B351C5"/>
    <w:rsid w:val="00B37CF2"/>
    <w:rsid w:val="00B437D7"/>
    <w:rsid w:val="00B43C10"/>
    <w:rsid w:val="00B46744"/>
    <w:rsid w:val="00B477DB"/>
    <w:rsid w:val="00B50307"/>
    <w:rsid w:val="00B5050B"/>
    <w:rsid w:val="00B50EBF"/>
    <w:rsid w:val="00B51DC6"/>
    <w:rsid w:val="00B5278D"/>
    <w:rsid w:val="00B53ED3"/>
    <w:rsid w:val="00B54E3D"/>
    <w:rsid w:val="00B55214"/>
    <w:rsid w:val="00B55FAF"/>
    <w:rsid w:val="00B5651D"/>
    <w:rsid w:val="00B63B12"/>
    <w:rsid w:val="00B64AEB"/>
    <w:rsid w:val="00B64D08"/>
    <w:rsid w:val="00B70066"/>
    <w:rsid w:val="00B70A39"/>
    <w:rsid w:val="00B70AB2"/>
    <w:rsid w:val="00B72EEE"/>
    <w:rsid w:val="00B76F72"/>
    <w:rsid w:val="00B809B1"/>
    <w:rsid w:val="00B8103B"/>
    <w:rsid w:val="00B824F1"/>
    <w:rsid w:val="00B8595B"/>
    <w:rsid w:val="00B87183"/>
    <w:rsid w:val="00B915BA"/>
    <w:rsid w:val="00B92AD4"/>
    <w:rsid w:val="00BA02C7"/>
    <w:rsid w:val="00BA1684"/>
    <w:rsid w:val="00BB1819"/>
    <w:rsid w:val="00BB3A39"/>
    <w:rsid w:val="00BB3F56"/>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BF1BD2"/>
    <w:rsid w:val="00BF31A0"/>
    <w:rsid w:val="00BF7B58"/>
    <w:rsid w:val="00BF7E93"/>
    <w:rsid w:val="00C0062E"/>
    <w:rsid w:val="00C00948"/>
    <w:rsid w:val="00C00B45"/>
    <w:rsid w:val="00C00C0F"/>
    <w:rsid w:val="00C047F9"/>
    <w:rsid w:val="00C04B2B"/>
    <w:rsid w:val="00C06CDB"/>
    <w:rsid w:val="00C06D0F"/>
    <w:rsid w:val="00C070FB"/>
    <w:rsid w:val="00C13799"/>
    <w:rsid w:val="00C17F8A"/>
    <w:rsid w:val="00C20830"/>
    <w:rsid w:val="00C23E7A"/>
    <w:rsid w:val="00C24240"/>
    <w:rsid w:val="00C2460C"/>
    <w:rsid w:val="00C2552A"/>
    <w:rsid w:val="00C26249"/>
    <w:rsid w:val="00C308BE"/>
    <w:rsid w:val="00C31F5F"/>
    <w:rsid w:val="00C32053"/>
    <w:rsid w:val="00C33976"/>
    <w:rsid w:val="00C37773"/>
    <w:rsid w:val="00C40FD8"/>
    <w:rsid w:val="00C41730"/>
    <w:rsid w:val="00C41733"/>
    <w:rsid w:val="00C43D44"/>
    <w:rsid w:val="00C462C4"/>
    <w:rsid w:val="00C55A65"/>
    <w:rsid w:val="00C60C71"/>
    <w:rsid w:val="00C632B3"/>
    <w:rsid w:val="00C63B7C"/>
    <w:rsid w:val="00C65F66"/>
    <w:rsid w:val="00C70D48"/>
    <w:rsid w:val="00C71038"/>
    <w:rsid w:val="00C73C0F"/>
    <w:rsid w:val="00C77158"/>
    <w:rsid w:val="00C77DFE"/>
    <w:rsid w:val="00C80D4B"/>
    <w:rsid w:val="00C8278A"/>
    <w:rsid w:val="00C845BF"/>
    <w:rsid w:val="00C8558C"/>
    <w:rsid w:val="00C85ABE"/>
    <w:rsid w:val="00C90A57"/>
    <w:rsid w:val="00C91F07"/>
    <w:rsid w:val="00C92120"/>
    <w:rsid w:val="00C942FC"/>
    <w:rsid w:val="00C966DA"/>
    <w:rsid w:val="00C976B2"/>
    <w:rsid w:val="00CA1213"/>
    <w:rsid w:val="00CA16E3"/>
    <w:rsid w:val="00CA2E29"/>
    <w:rsid w:val="00CA3607"/>
    <w:rsid w:val="00CA72F1"/>
    <w:rsid w:val="00CB1263"/>
    <w:rsid w:val="00CB2DCB"/>
    <w:rsid w:val="00CB31C4"/>
    <w:rsid w:val="00CB3D49"/>
    <w:rsid w:val="00CB4591"/>
    <w:rsid w:val="00CB6F85"/>
    <w:rsid w:val="00CC0473"/>
    <w:rsid w:val="00CC1CB7"/>
    <w:rsid w:val="00CC1E8D"/>
    <w:rsid w:val="00CC3970"/>
    <w:rsid w:val="00CC3C60"/>
    <w:rsid w:val="00CC3ED1"/>
    <w:rsid w:val="00CC4988"/>
    <w:rsid w:val="00CC5FB9"/>
    <w:rsid w:val="00CC788B"/>
    <w:rsid w:val="00CD33FB"/>
    <w:rsid w:val="00CD66D5"/>
    <w:rsid w:val="00CD6AD1"/>
    <w:rsid w:val="00CE0A40"/>
    <w:rsid w:val="00CE1852"/>
    <w:rsid w:val="00CE2946"/>
    <w:rsid w:val="00CE4329"/>
    <w:rsid w:val="00CF1014"/>
    <w:rsid w:val="00CF143A"/>
    <w:rsid w:val="00CF1B50"/>
    <w:rsid w:val="00CF748F"/>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5C8"/>
    <w:rsid w:val="00D33A08"/>
    <w:rsid w:val="00D35F06"/>
    <w:rsid w:val="00D36192"/>
    <w:rsid w:val="00D36226"/>
    <w:rsid w:val="00D4017D"/>
    <w:rsid w:val="00D43886"/>
    <w:rsid w:val="00D43F5B"/>
    <w:rsid w:val="00D44BF2"/>
    <w:rsid w:val="00D455D4"/>
    <w:rsid w:val="00D45E62"/>
    <w:rsid w:val="00D46DC4"/>
    <w:rsid w:val="00D5062B"/>
    <w:rsid w:val="00D53541"/>
    <w:rsid w:val="00D55E39"/>
    <w:rsid w:val="00D57D52"/>
    <w:rsid w:val="00D60633"/>
    <w:rsid w:val="00D620FF"/>
    <w:rsid w:val="00D63E1C"/>
    <w:rsid w:val="00D65A90"/>
    <w:rsid w:val="00D65BF3"/>
    <w:rsid w:val="00D736A1"/>
    <w:rsid w:val="00D73D35"/>
    <w:rsid w:val="00D74C34"/>
    <w:rsid w:val="00D75F29"/>
    <w:rsid w:val="00D7679A"/>
    <w:rsid w:val="00D76A3B"/>
    <w:rsid w:val="00D8055A"/>
    <w:rsid w:val="00D80821"/>
    <w:rsid w:val="00D82235"/>
    <w:rsid w:val="00D82D66"/>
    <w:rsid w:val="00D83505"/>
    <w:rsid w:val="00D86F8E"/>
    <w:rsid w:val="00D872B1"/>
    <w:rsid w:val="00D90A44"/>
    <w:rsid w:val="00D91D07"/>
    <w:rsid w:val="00D920BC"/>
    <w:rsid w:val="00D9526B"/>
    <w:rsid w:val="00D95F62"/>
    <w:rsid w:val="00D962EF"/>
    <w:rsid w:val="00DA43A4"/>
    <w:rsid w:val="00DB4899"/>
    <w:rsid w:val="00DC1CC0"/>
    <w:rsid w:val="00DC273F"/>
    <w:rsid w:val="00DC38B8"/>
    <w:rsid w:val="00DC3AAE"/>
    <w:rsid w:val="00DC4475"/>
    <w:rsid w:val="00DC58C0"/>
    <w:rsid w:val="00DC7AED"/>
    <w:rsid w:val="00DD3A2B"/>
    <w:rsid w:val="00DD61DE"/>
    <w:rsid w:val="00DD72FC"/>
    <w:rsid w:val="00DE11A5"/>
    <w:rsid w:val="00DE25A0"/>
    <w:rsid w:val="00DE377B"/>
    <w:rsid w:val="00DE4E91"/>
    <w:rsid w:val="00DF0B35"/>
    <w:rsid w:val="00DF39D2"/>
    <w:rsid w:val="00DF56A7"/>
    <w:rsid w:val="00DF6BBB"/>
    <w:rsid w:val="00DF7125"/>
    <w:rsid w:val="00E017F3"/>
    <w:rsid w:val="00E01912"/>
    <w:rsid w:val="00E02E8F"/>
    <w:rsid w:val="00E04749"/>
    <w:rsid w:val="00E05289"/>
    <w:rsid w:val="00E07A22"/>
    <w:rsid w:val="00E16674"/>
    <w:rsid w:val="00E21911"/>
    <w:rsid w:val="00E228A1"/>
    <w:rsid w:val="00E2417A"/>
    <w:rsid w:val="00E25B4B"/>
    <w:rsid w:val="00E26437"/>
    <w:rsid w:val="00E30E17"/>
    <w:rsid w:val="00E3526F"/>
    <w:rsid w:val="00E37F4B"/>
    <w:rsid w:val="00E406B0"/>
    <w:rsid w:val="00E411A9"/>
    <w:rsid w:val="00E42018"/>
    <w:rsid w:val="00E4350D"/>
    <w:rsid w:val="00E4387D"/>
    <w:rsid w:val="00E43A22"/>
    <w:rsid w:val="00E4616C"/>
    <w:rsid w:val="00E5100A"/>
    <w:rsid w:val="00E5325E"/>
    <w:rsid w:val="00E54CEB"/>
    <w:rsid w:val="00E557D7"/>
    <w:rsid w:val="00E55E85"/>
    <w:rsid w:val="00E560EA"/>
    <w:rsid w:val="00E624E0"/>
    <w:rsid w:val="00E62588"/>
    <w:rsid w:val="00E6313E"/>
    <w:rsid w:val="00E63201"/>
    <w:rsid w:val="00E65505"/>
    <w:rsid w:val="00E70AAE"/>
    <w:rsid w:val="00E7396A"/>
    <w:rsid w:val="00E73FD6"/>
    <w:rsid w:val="00E74EFA"/>
    <w:rsid w:val="00E76CD4"/>
    <w:rsid w:val="00E77B38"/>
    <w:rsid w:val="00E8092B"/>
    <w:rsid w:val="00E8153D"/>
    <w:rsid w:val="00E83918"/>
    <w:rsid w:val="00E86CF4"/>
    <w:rsid w:val="00E90586"/>
    <w:rsid w:val="00E9183E"/>
    <w:rsid w:val="00E91C1D"/>
    <w:rsid w:val="00E93078"/>
    <w:rsid w:val="00E936B6"/>
    <w:rsid w:val="00E9389B"/>
    <w:rsid w:val="00E94476"/>
    <w:rsid w:val="00E948E4"/>
    <w:rsid w:val="00E958F8"/>
    <w:rsid w:val="00E960BA"/>
    <w:rsid w:val="00E96C90"/>
    <w:rsid w:val="00E9768D"/>
    <w:rsid w:val="00EA067A"/>
    <w:rsid w:val="00EA1A26"/>
    <w:rsid w:val="00EA2F92"/>
    <w:rsid w:val="00EA5A23"/>
    <w:rsid w:val="00EA5DFE"/>
    <w:rsid w:val="00EA7141"/>
    <w:rsid w:val="00EB0899"/>
    <w:rsid w:val="00EB21E2"/>
    <w:rsid w:val="00EB27E9"/>
    <w:rsid w:val="00EB47D2"/>
    <w:rsid w:val="00EB5774"/>
    <w:rsid w:val="00EB6169"/>
    <w:rsid w:val="00EB64CF"/>
    <w:rsid w:val="00EB74A3"/>
    <w:rsid w:val="00EB7B62"/>
    <w:rsid w:val="00EC1F3E"/>
    <w:rsid w:val="00EC3749"/>
    <w:rsid w:val="00EC4129"/>
    <w:rsid w:val="00EC65CA"/>
    <w:rsid w:val="00ED2C01"/>
    <w:rsid w:val="00ED39BC"/>
    <w:rsid w:val="00ED5320"/>
    <w:rsid w:val="00ED6970"/>
    <w:rsid w:val="00ED7B9C"/>
    <w:rsid w:val="00EE075C"/>
    <w:rsid w:val="00EE181A"/>
    <w:rsid w:val="00EE3131"/>
    <w:rsid w:val="00EE4AE7"/>
    <w:rsid w:val="00EE6D9A"/>
    <w:rsid w:val="00EE7426"/>
    <w:rsid w:val="00EF0027"/>
    <w:rsid w:val="00EF0F49"/>
    <w:rsid w:val="00EF19DF"/>
    <w:rsid w:val="00EF26EB"/>
    <w:rsid w:val="00EF291C"/>
    <w:rsid w:val="00EF584E"/>
    <w:rsid w:val="00EF7663"/>
    <w:rsid w:val="00F007F5"/>
    <w:rsid w:val="00F01D4C"/>
    <w:rsid w:val="00F02583"/>
    <w:rsid w:val="00F045A3"/>
    <w:rsid w:val="00F04C12"/>
    <w:rsid w:val="00F04DDD"/>
    <w:rsid w:val="00F052B6"/>
    <w:rsid w:val="00F06EE6"/>
    <w:rsid w:val="00F115D4"/>
    <w:rsid w:val="00F14219"/>
    <w:rsid w:val="00F14983"/>
    <w:rsid w:val="00F14A3D"/>
    <w:rsid w:val="00F1565A"/>
    <w:rsid w:val="00F156C3"/>
    <w:rsid w:val="00F20932"/>
    <w:rsid w:val="00F25E14"/>
    <w:rsid w:val="00F271F7"/>
    <w:rsid w:val="00F34F06"/>
    <w:rsid w:val="00F36B32"/>
    <w:rsid w:val="00F36D0B"/>
    <w:rsid w:val="00F37826"/>
    <w:rsid w:val="00F444F7"/>
    <w:rsid w:val="00F45722"/>
    <w:rsid w:val="00F462EB"/>
    <w:rsid w:val="00F47855"/>
    <w:rsid w:val="00F50082"/>
    <w:rsid w:val="00F519C6"/>
    <w:rsid w:val="00F51B2D"/>
    <w:rsid w:val="00F54B9B"/>
    <w:rsid w:val="00F55497"/>
    <w:rsid w:val="00F56075"/>
    <w:rsid w:val="00F563AD"/>
    <w:rsid w:val="00F563CE"/>
    <w:rsid w:val="00F56FA5"/>
    <w:rsid w:val="00F57A5E"/>
    <w:rsid w:val="00F607AE"/>
    <w:rsid w:val="00F62599"/>
    <w:rsid w:val="00F62C3C"/>
    <w:rsid w:val="00F63B47"/>
    <w:rsid w:val="00F64602"/>
    <w:rsid w:val="00F65701"/>
    <w:rsid w:val="00F7230C"/>
    <w:rsid w:val="00F74C22"/>
    <w:rsid w:val="00F77002"/>
    <w:rsid w:val="00F80B2F"/>
    <w:rsid w:val="00F81D1A"/>
    <w:rsid w:val="00F84389"/>
    <w:rsid w:val="00F845F3"/>
    <w:rsid w:val="00F851EC"/>
    <w:rsid w:val="00F854CA"/>
    <w:rsid w:val="00F855A7"/>
    <w:rsid w:val="00F86505"/>
    <w:rsid w:val="00F86B1F"/>
    <w:rsid w:val="00F87AF0"/>
    <w:rsid w:val="00F94259"/>
    <w:rsid w:val="00F96F1F"/>
    <w:rsid w:val="00FA0025"/>
    <w:rsid w:val="00FA0E7F"/>
    <w:rsid w:val="00FA24B0"/>
    <w:rsid w:val="00FA4314"/>
    <w:rsid w:val="00FA45BB"/>
    <w:rsid w:val="00FA5099"/>
    <w:rsid w:val="00FA55EF"/>
    <w:rsid w:val="00FA72FD"/>
    <w:rsid w:val="00FB0273"/>
    <w:rsid w:val="00FB04B7"/>
    <w:rsid w:val="00FB4551"/>
    <w:rsid w:val="00FB698B"/>
    <w:rsid w:val="00FC28EF"/>
    <w:rsid w:val="00FC2F44"/>
    <w:rsid w:val="00FC62BC"/>
    <w:rsid w:val="00FC63D2"/>
    <w:rsid w:val="00FC7E5A"/>
    <w:rsid w:val="00FD1481"/>
    <w:rsid w:val="00FD30D6"/>
    <w:rsid w:val="00FD6378"/>
    <w:rsid w:val="00FE21E5"/>
    <w:rsid w:val="00FE2612"/>
    <w:rsid w:val="00FE2DE8"/>
    <w:rsid w:val="00FF018B"/>
    <w:rsid w:val="00FF0708"/>
    <w:rsid w:val="00FF09F3"/>
    <w:rsid w:val="00FF0CF2"/>
    <w:rsid w:val="00FF170B"/>
    <w:rsid w:val="00FF3038"/>
    <w:rsid w:val="00FF3480"/>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eaeaea"/>
    </o:shapedefaults>
    <o:shapelayout v:ext="edit">
      <o:idmap v:ext="edit" data="2"/>
    </o:shapelayout>
  </w:shapeDefaults>
  <w:decimalSymbol w:val="."/>
  <w:listSeparator w:val=","/>
  <w14:docId w14:val="3E2AC51E"/>
  <w15:chartTrackingRefBased/>
  <w15:docId w15:val="{7A38634C-2C63-4030-9D9C-1AAFAA53D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character" w:styleId="CommentReference">
    <w:name w:val="annotation reference"/>
    <w:uiPriority w:val="99"/>
    <w:semiHidden/>
    <w:unhideWhenUsed/>
    <w:rsid w:val="005E7379"/>
    <w:rPr>
      <w:sz w:val="16"/>
      <w:szCs w:val="16"/>
    </w:rPr>
  </w:style>
  <w:style w:type="paragraph" w:styleId="CommentText">
    <w:name w:val="annotation text"/>
    <w:basedOn w:val="Normal"/>
    <w:link w:val="CommentTextChar"/>
    <w:uiPriority w:val="99"/>
    <w:unhideWhenUsed/>
    <w:rsid w:val="005E7379"/>
    <w:rPr>
      <w:sz w:val="20"/>
      <w:szCs w:val="20"/>
    </w:rPr>
  </w:style>
  <w:style w:type="character" w:customStyle="1" w:styleId="CommentTextChar">
    <w:name w:val="Comment Text Char"/>
    <w:link w:val="CommentText"/>
    <w:uiPriority w:val="99"/>
    <w:rsid w:val="005E7379"/>
    <w:rPr>
      <w:lang w:eastAsia="ja-JP"/>
    </w:rPr>
  </w:style>
  <w:style w:type="paragraph" w:customStyle="1" w:styleId="ExperimentalText">
    <w:name w:val="Experimental Text"/>
    <w:basedOn w:val="Normal"/>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Normal"/>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CommentSubject">
    <w:name w:val="annotation subject"/>
    <w:basedOn w:val="CommentText"/>
    <w:next w:val="CommentText"/>
    <w:link w:val="CommentSubjectChar"/>
    <w:uiPriority w:val="99"/>
    <w:semiHidden/>
    <w:unhideWhenUsed/>
    <w:rsid w:val="00B8103B"/>
    <w:rPr>
      <w:b/>
      <w:bCs/>
    </w:rPr>
  </w:style>
  <w:style w:type="character" w:customStyle="1" w:styleId="CommentSubjectChar">
    <w:name w:val="Comment Subject Char"/>
    <w:link w:val="CommentSubject"/>
    <w:uiPriority w:val="99"/>
    <w:semiHidden/>
    <w:rsid w:val="00B8103B"/>
    <w:rPr>
      <w:b/>
      <w:bCs/>
      <w:lang w:eastAsia="ja-JP"/>
    </w:rPr>
  </w:style>
  <w:style w:type="character" w:styleId="Hyperlink">
    <w:name w:val="Hyperlink"/>
    <w:basedOn w:val="DefaultParagraphFont"/>
    <w:uiPriority w:val="99"/>
    <w:unhideWhenUsed/>
    <w:rsid w:val="00D90A44"/>
    <w:rPr>
      <w:color w:val="0563C1" w:themeColor="hyperlink"/>
      <w:u w:val="single"/>
    </w:rPr>
  </w:style>
  <w:style w:type="character" w:styleId="UnresolvedMention">
    <w:name w:val="Unresolved Mention"/>
    <w:basedOn w:val="DefaultParagraphFont"/>
    <w:uiPriority w:val="99"/>
    <w:semiHidden/>
    <w:unhideWhenUsed/>
    <w:rsid w:val="00D90A44"/>
    <w:rPr>
      <w:color w:val="605E5C"/>
      <w:shd w:val="clear" w:color="auto" w:fill="E1DFDD"/>
    </w:rPr>
  </w:style>
  <w:style w:type="paragraph" w:customStyle="1" w:styleId="EndNoteBibliographyTitle">
    <w:name w:val="EndNote Bibliography Title"/>
    <w:basedOn w:val="Normal"/>
    <w:link w:val="EndNoteBibliographyTitleChar"/>
    <w:rsid w:val="001F651B"/>
    <w:pPr>
      <w:jc w:val="center"/>
    </w:pPr>
    <w:rPr>
      <w:rFonts w:ascii="Arial" w:hAnsi="Arial" w:cs="Arial"/>
      <w:noProof/>
      <w:sz w:val="14"/>
    </w:rPr>
  </w:style>
  <w:style w:type="character" w:customStyle="1" w:styleId="P1withoutIndendationChar">
    <w:name w:val="P1_without_Indendation Char"/>
    <w:basedOn w:val="DefaultParagraphFont"/>
    <w:link w:val="P1withoutIndendation"/>
    <w:rsid w:val="001F651B"/>
    <w:rPr>
      <w:rFonts w:ascii="Arial" w:hAnsi="Arial"/>
      <w:sz w:val="17"/>
      <w:szCs w:val="24"/>
      <w:lang w:val="de-DE" w:eastAsia="ja-JP"/>
    </w:rPr>
  </w:style>
  <w:style w:type="character" w:customStyle="1" w:styleId="P1Char">
    <w:name w:val="P1 Char"/>
    <w:basedOn w:val="P1withoutIndendationChar"/>
    <w:link w:val="P1"/>
    <w:rsid w:val="001F651B"/>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1F651B"/>
    <w:rPr>
      <w:rFonts w:ascii="Arial" w:hAnsi="Arial" w:cs="Arial"/>
      <w:noProof/>
      <w:sz w:val="14"/>
      <w:szCs w:val="24"/>
      <w:lang w:val="de-DE" w:eastAsia="ja-JP"/>
    </w:rPr>
  </w:style>
  <w:style w:type="paragraph" w:customStyle="1" w:styleId="EndNoteBibliography">
    <w:name w:val="EndNote Bibliography"/>
    <w:basedOn w:val="Normal"/>
    <w:link w:val="EndNoteBibliographyChar"/>
    <w:rsid w:val="001F651B"/>
    <w:pPr>
      <w:jc w:val="both"/>
    </w:pPr>
    <w:rPr>
      <w:rFonts w:ascii="Arial" w:hAnsi="Arial" w:cs="Arial"/>
      <w:noProof/>
      <w:sz w:val="14"/>
    </w:rPr>
  </w:style>
  <w:style w:type="character" w:customStyle="1" w:styleId="EndNoteBibliographyChar">
    <w:name w:val="EndNote Bibliography Char"/>
    <w:basedOn w:val="P1Char"/>
    <w:link w:val="EndNoteBibliography"/>
    <w:rsid w:val="001F651B"/>
    <w:rPr>
      <w:rFonts w:ascii="Arial" w:hAnsi="Arial" w:cs="Arial"/>
      <w:noProof/>
      <w:sz w:val="14"/>
      <w:szCs w:val="24"/>
      <w:lang w:val="de-DE" w:eastAsia="ja-JP"/>
    </w:rPr>
  </w:style>
  <w:style w:type="paragraph" w:styleId="Revision">
    <w:name w:val="Revision"/>
    <w:hidden/>
    <w:uiPriority w:val="99"/>
    <w:semiHidden/>
    <w:rsid w:val="009A5E66"/>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tif"/><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butt@uea.ac.uk"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02EA2C-2F81-4FF4-8767-EB10FDAD341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869</Words>
  <Characters>45277</Characters>
  <Application>Microsoft Office Word</Application>
  <DocSecurity>0</DocSecurity>
  <Lines>37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5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Julea Butt (CHE - Staff)</dc:creator>
  <cp:keywords/>
  <cp:lastModifiedBy>Julea Butt (CHE - Staff)</cp:lastModifiedBy>
  <cp:revision>3</cp:revision>
  <cp:lastPrinted>2022-07-18T07:20:00Z</cp:lastPrinted>
  <dcterms:created xsi:type="dcterms:W3CDTF">2022-08-10T12:27:00Z</dcterms:created>
  <dcterms:modified xsi:type="dcterms:W3CDTF">2022-08-1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ies>
</file>